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emf" ContentType="image/x-emf"/>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E0186" w:rsidRDefault="00EE0186" w:rsidP="00EE0186">
      <w:pPr>
        <w:pStyle w:val="Heading1"/>
        <w:jc w:val="center"/>
      </w:pPr>
      <w:r>
        <w:t>Chapter 3</w:t>
      </w:r>
    </w:p>
    <w:p w:rsidR="00EE0186" w:rsidRDefault="00EE0186" w:rsidP="00EE0186">
      <w:pPr>
        <w:jc w:val="center"/>
      </w:pPr>
    </w:p>
    <w:p w:rsidR="00EE0186" w:rsidRPr="00EE0186" w:rsidRDefault="0087414C" w:rsidP="00EE0186">
      <w:pPr>
        <w:pStyle w:val="Heading2"/>
      </w:pPr>
      <w:commentRangeStart w:id="0"/>
      <w:r>
        <w:t xml:space="preserve">PIDA </w:t>
      </w:r>
      <w:commentRangeEnd w:id="0"/>
      <w:r w:rsidR="00A06A0B">
        <w:rPr>
          <w:rStyle w:val="CommentReference"/>
          <w:rFonts w:asciiTheme="minorHAnsi" w:eastAsiaTheme="minorEastAsia" w:hAnsiTheme="minorHAnsi" w:cstheme="minorBidi"/>
          <w:b w:val="0"/>
          <w:bCs w:val="0"/>
          <w:color w:val="auto"/>
        </w:rPr>
        <w:commentReference w:id="0"/>
      </w:r>
      <w:r w:rsidR="00D01E65">
        <w:t>–</w:t>
      </w:r>
      <w:r>
        <w:t xml:space="preserve"> </w:t>
      </w:r>
      <w:r w:rsidR="00D01E65">
        <w:t>Algorithm for A</w:t>
      </w:r>
      <w:r w:rsidR="00EE0186">
        <w:t xml:space="preserve">ccurate </w:t>
      </w:r>
      <w:r w:rsidR="00F81A1F">
        <w:t xml:space="preserve">HIV -1 Quasispecies Sequencing and Sampling of </w:t>
      </w:r>
      <w:r>
        <w:t xml:space="preserve">Ultra Deep </w:t>
      </w:r>
      <w:r w:rsidR="00F81A1F">
        <w:t>High Throughput Sequence D</w:t>
      </w:r>
      <w:r w:rsidR="00EE0186">
        <w:t>ata using Primer ID</w:t>
      </w:r>
    </w:p>
    <w:p w:rsidR="00EE0186" w:rsidRDefault="00EE0186" w:rsidP="00EE0186">
      <w:pPr>
        <w:jc w:val="center"/>
      </w:pPr>
    </w:p>
    <w:p w:rsidR="00EE0186" w:rsidRDefault="003262F6" w:rsidP="00D01E65">
      <w:pPr>
        <w:pStyle w:val="Heading3"/>
        <w:spacing w:line="480" w:lineRule="auto"/>
      </w:pPr>
      <w:r>
        <w:t xml:space="preserve">3.1 </w:t>
      </w:r>
      <w:commentRangeStart w:id="1"/>
      <w:r w:rsidR="00EE0186">
        <w:t>Introduction</w:t>
      </w:r>
      <w:commentRangeEnd w:id="1"/>
      <w:r w:rsidR="001A2085">
        <w:rPr>
          <w:rStyle w:val="CommentReference"/>
          <w:rFonts w:asciiTheme="minorHAnsi" w:eastAsiaTheme="minorEastAsia" w:hAnsiTheme="minorHAnsi" w:cstheme="minorBidi"/>
          <w:b w:val="0"/>
          <w:bCs w:val="0"/>
          <w:color w:val="auto"/>
        </w:rPr>
        <w:commentReference w:id="1"/>
      </w:r>
    </w:p>
    <w:p w:rsidR="000A1E1E" w:rsidRDefault="00A06A0B" w:rsidP="00D01E65">
      <w:pPr>
        <w:spacing w:line="480" w:lineRule="auto"/>
        <w:jc w:val="both"/>
      </w:pPr>
      <w:ins w:id="2" w:author="Simon Travers" w:date="2013-10-10T08:38:00Z">
        <w:r>
          <w:t xml:space="preserve">The </w:t>
        </w:r>
      </w:ins>
      <w:r w:rsidR="000B3021">
        <w:t>Roche</w:t>
      </w:r>
      <w:r w:rsidR="00373E3F">
        <w:t xml:space="preserve">/454 </w:t>
      </w:r>
      <w:del w:id="3" w:author="Simon Travers" w:date="2013-10-10T08:38:00Z">
        <w:r w:rsidR="00373E3F" w:rsidDel="00A06A0B">
          <w:delText xml:space="preserve">ultra-deep </w:delText>
        </w:r>
      </w:del>
      <w:r w:rsidR="00373E3F">
        <w:t>high throughput n</w:t>
      </w:r>
      <w:r w:rsidR="006C2780">
        <w:t>ext ge</w:t>
      </w:r>
      <w:r w:rsidR="00373E3F">
        <w:t xml:space="preserve">neration sequencing </w:t>
      </w:r>
      <w:del w:id="4" w:author="Simon Travers" w:date="2013-10-10T08:38:00Z">
        <w:r w:rsidR="00373E3F" w:rsidDel="00A06A0B">
          <w:delText>technology</w:delText>
        </w:r>
        <w:r w:rsidR="006C2780" w:rsidDel="00A06A0B">
          <w:delText xml:space="preserve"> </w:delText>
        </w:r>
      </w:del>
      <w:ins w:id="5" w:author="Simon Travers" w:date="2013-10-10T08:38:00Z">
        <w:r>
          <w:t>platform</w:t>
        </w:r>
      </w:ins>
      <w:ins w:id="6" w:author="Simon Travers" w:date="2013-10-10T08:40:00Z">
        <w:r w:rsidR="00882ABB">
          <w:t xml:space="preserve"> </w:t>
        </w:r>
      </w:ins>
      <w:r w:rsidR="00373E3F">
        <w:t>is</w:t>
      </w:r>
      <w:r w:rsidR="006C2780">
        <w:t xml:space="preserve"> capable of </w:t>
      </w:r>
      <w:r w:rsidR="009757EA">
        <w:t xml:space="preserve">generating </w:t>
      </w:r>
      <w:commentRangeStart w:id="7"/>
      <w:r w:rsidR="001417F8">
        <w:t>millions</w:t>
      </w:r>
      <w:r w:rsidR="009757EA">
        <w:t xml:space="preserve"> </w:t>
      </w:r>
      <w:commentRangeEnd w:id="7"/>
      <w:r w:rsidR="00882ABB">
        <w:rPr>
          <w:rStyle w:val="CommentReference"/>
        </w:rPr>
        <w:commentReference w:id="7"/>
      </w:r>
      <w:r w:rsidR="009757EA">
        <w:t xml:space="preserve">of short sequence reads from </w:t>
      </w:r>
      <w:r w:rsidR="006C2780">
        <w:t xml:space="preserve">DNA fragments at low cost and </w:t>
      </w:r>
      <w:commentRangeStart w:id="8"/>
      <w:r w:rsidR="006C2780">
        <w:t>less time</w:t>
      </w:r>
      <w:commentRangeEnd w:id="8"/>
      <w:r w:rsidR="00882ABB">
        <w:rPr>
          <w:rStyle w:val="CommentReference"/>
        </w:rPr>
        <w:commentReference w:id="8"/>
      </w:r>
      <w:r w:rsidR="006C2780">
        <w:t xml:space="preserve">. </w:t>
      </w:r>
      <w:commentRangeStart w:id="9"/>
      <w:r w:rsidR="006C2780">
        <w:t>For more detail</w:t>
      </w:r>
      <w:r w:rsidR="00982D15">
        <w:t xml:space="preserve"> on NGS technologies</w:t>
      </w:r>
      <w:r w:rsidR="00373E3F">
        <w:t>, see Chapter 1, section 1.11</w:t>
      </w:r>
      <w:commentRangeEnd w:id="9"/>
      <w:r w:rsidR="00882ABB">
        <w:rPr>
          <w:rStyle w:val="CommentReference"/>
        </w:rPr>
        <w:commentReference w:id="9"/>
      </w:r>
      <w:r w:rsidR="006C2780">
        <w:t xml:space="preserve">. The </w:t>
      </w:r>
      <w:r w:rsidR="00AE5CB1">
        <w:t xml:space="preserve">ultra deep </w:t>
      </w:r>
      <w:r w:rsidR="006C2780">
        <w:t>high throughp</w:t>
      </w:r>
      <w:r w:rsidR="009757EA">
        <w:t xml:space="preserve">ut capability has </w:t>
      </w:r>
      <w:r w:rsidR="00373E3F">
        <w:t xml:space="preserve">enabled </w:t>
      </w:r>
      <w:r w:rsidR="00BD7865">
        <w:t xml:space="preserve">sequencing of </w:t>
      </w:r>
      <w:r w:rsidR="00373E3F">
        <w:t xml:space="preserve">low frequent variants from </w:t>
      </w:r>
      <w:r w:rsidR="00BD7865">
        <w:t xml:space="preserve">highly heterogeneous </w:t>
      </w:r>
      <w:r w:rsidR="00861EE6">
        <w:t xml:space="preserve">viral </w:t>
      </w:r>
      <w:r w:rsidR="00BD7865">
        <w:t>population sample</w:t>
      </w:r>
      <w:ins w:id="10" w:author="Simon Travers" w:date="2013-10-10T08:45:00Z">
        <w:r w:rsidR="00882ABB">
          <w:t>s</w:t>
        </w:r>
      </w:ins>
      <w:r w:rsidR="00BD7865">
        <w:t xml:space="preserve"> </w:t>
      </w:r>
      <w:r w:rsidR="00865684">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584850">
        <w:instrText xml:space="preserve"> ADDIN EN.CITE </w:instrText>
      </w:r>
      <w:r w:rsidR="00865684">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584850">
        <w:instrText xml:space="preserve"> ADDIN EN.CITE.DATA </w:instrText>
      </w:r>
      <w:r w:rsidR="00865684">
        <w:fldChar w:fldCharType="end"/>
      </w:r>
      <w:r w:rsidR="00865684">
        <w:fldChar w:fldCharType="separate"/>
      </w:r>
      <w:r w:rsidR="00861EE6">
        <w:rPr>
          <w:noProof/>
        </w:rPr>
        <w:t>(Fischer et al., 2010; Hoffmann et al., 2007; Mitsuya et al., 2008; Rozera et al., 2009; Varghese et al., 2009; Wang et al., 2007)</w:t>
      </w:r>
      <w:r w:rsidR="00865684">
        <w:fldChar w:fldCharType="end"/>
      </w:r>
      <w:del w:id="11" w:author="Simon Travers" w:date="2013-10-10T08:45:00Z">
        <w:r w:rsidR="00861EE6" w:rsidDel="00882ABB">
          <w:delText>. This characteristic of ultra-</w:delText>
        </w:r>
        <w:r w:rsidR="00370DD9" w:rsidDel="00882ABB">
          <w:delText xml:space="preserve">deep high throughput sequencing </w:delText>
        </w:r>
      </w:del>
      <w:ins w:id="12" w:author="Simon Travers" w:date="2013-10-10T08:45:00Z">
        <w:r w:rsidR="00882ABB">
          <w:t xml:space="preserve"> and </w:t>
        </w:r>
      </w:ins>
      <w:r w:rsidR="00373E3F">
        <w:t>has allowed</w:t>
      </w:r>
      <w:r w:rsidR="00982D15">
        <w:t xml:space="preserve"> unprecedented details of HIV</w:t>
      </w:r>
      <w:r w:rsidR="00BD7865">
        <w:t xml:space="preserve"> diversity, </w:t>
      </w:r>
      <w:r w:rsidR="00982D15">
        <w:t>evolution and dynamic</w:t>
      </w:r>
      <w:r w:rsidR="00363BE8">
        <w:t xml:space="preserve"> </w:t>
      </w:r>
      <w:commentRangeStart w:id="13"/>
      <w:r w:rsidR="00865684">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R="00584850">
        <w:instrText xml:space="preserve"> ADDIN EN.CITE </w:instrText>
      </w:r>
      <w:r w:rsidR="00865684">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R="00584850">
        <w:instrText xml:space="preserve"> ADDIN EN.CITE.DATA </w:instrText>
      </w:r>
      <w:r w:rsidR="00865684">
        <w:fldChar w:fldCharType="end"/>
      </w:r>
      <w:r w:rsidR="00865684">
        <w:fldChar w:fldCharType="separate"/>
      </w:r>
      <w:r w:rsidR="00363BE8">
        <w:rPr>
          <w:noProof/>
        </w:rPr>
        <w:t>(Salazar-Gonzalez et al., 2009)</w:t>
      </w:r>
      <w:r w:rsidR="00865684">
        <w:fldChar w:fldCharType="end"/>
      </w:r>
      <w:commentRangeEnd w:id="13"/>
      <w:r w:rsidR="00882ABB">
        <w:rPr>
          <w:rStyle w:val="CommentReference"/>
        </w:rPr>
        <w:commentReference w:id="13"/>
      </w:r>
      <w:r w:rsidR="00BD7865">
        <w:t>.</w:t>
      </w:r>
      <w:r w:rsidR="00861EE6">
        <w:t xml:space="preserve"> </w:t>
      </w:r>
      <w:commentRangeStart w:id="14"/>
      <w:r w:rsidR="00861EE6">
        <w:t xml:space="preserve">Therefore, </w:t>
      </w:r>
      <w:r w:rsidR="00D01E65">
        <w:t>a</w:t>
      </w:r>
      <w:r w:rsidR="00861EE6">
        <w:t xml:space="preserve"> prominent use of ultra-deep sequencing is the characterization of </w:t>
      </w:r>
      <w:r w:rsidR="00075D60">
        <w:t xml:space="preserve">drug resistant minor variants in </w:t>
      </w:r>
      <w:r w:rsidR="00D01E65">
        <w:t>a sample of</w:t>
      </w:r>
      <w:r w:rsidR="00075D60">
        <w:t xml:space="preserve"> viral quasispecies </w:t>
      </w:r>
      <w:r w:rsidR="00D01E65">
        <w:t>from a</w:t>
      </w:r>
      <w:r w:rsidR="00075D60">
        <w:t xml:space="preserve"> HIV infected individual</w:t>
      </w:r>
      <w:commentRangeEnd w:id="14"/>
      <w:r w:rsidR="00882ABB">
        <w:rPr>
          <w:rStyle w:val="CommentReference"/>
        </w:rPr>
        <w:commentReference w:id="14"/>
      </w:r>
      <w:r w:rsidR="00075D60">
        <w:t>.</w:t>
      </w:r>
      <w:r w:rsidR="00370DD9">
        <w:t xml:space="preserve"> However, </w:t>
      </w:r>
      <w:r w:rsidR="00425D1C">
        <w:t xml:space="preserve">high rate of sequencing errors are incorporated and accumulated </w:t>
      </w:r>
      <w:r w:rsidR="00A522DC">
        <w:t>at</w:t>
      </w:r>
      <w:r w:rsidR="00425D1C">
        <w:t xml:space="preserve"> PCR amplification step</w:t>
      </w:r>
      <w:r w:rsidR="00A522DC">
        <w:t xml:space="preserve"> </w:t>
      </w:r>
      <w:r w:rsidR="00865684">
        <w:fldChar w:fldCharType="begin"/>
      </w:r>
      <w:r w:rsidR="00584850">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865684">
        <w:fldChar w:fldCharType="separate"/>
      </w:r>
      <w:r w:rsidR="00A522DC">
        <w:rPr>
          <w:noProof/>
        </w:rPr>
        <w:t>(Kanagawa, 2003)</w:t>
      </w:r>
      <w:r w:rsidR="00865684">
        <w:fldChar w:fldCharType="end"/>
      </w:r>
      <w:r w:rsidR="00425D1C">
        <w:t xml:space="preserve"> and </w:t>
      </w:r>
      <w:r w:rsidR="00A522DC">
        <w:t xml:space="preserve">by </w:t>
      </w:r>
      <w:r w:rsidR="00425D1C">
        <w:t>instrumen</w:t>
      </w:r>
      <w:r w:rsidR="00E32407">
        <w:t>tal/</w:t>
      </w:r>
      <w:r w:rsidR="00425D1C">
        <w:t>hardware error</w:t>
      </w:r>
      <w:r w:rsidR="004205BA">
        <w:t xml:space="preserve"> </w:t>
      </w:r>
      <w:r w:rsidR="0047019A">
        <w:t xml:space="preserve">and sequencing error </w:t>
      </w:r>
      <w:r w:rsidR="004205BA">
        <w:t xml:space="preserve">(reviewed in </w:t>
      </w:r>
      <w:commentRangeStart w:id="15"/>
      <w:r w:rsidR="00865684">
        <w:fldChar w:fldCharType="begin"/>
      </w:r>
      <w:r w:rsidR="00584850">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r w:rsidR="00865684">
        <w:fldChar w:fldCharType="separate"/>
      </w:r>
      <w:r w:rsidR="004205BA">
        <w:rPr>
          <w:noProof/>
        </w:rPr>
        <w:t>(Metzker, 2009)</w:t>
      </w:r>
      <w:r w:rsidR="00865684">
        <w:fldChar w:fldCharType="end"/>
      </w:r>
      <w:commentRangeEnd w:id="15"/>
      <w:r w:rsidR="00882ABB">
        <w:rPr>
          <w:rStyle w:val="CommentReference"/>
        </w:rPr>
        <w:commentReference w:id="15"/>
      </w:r>
      <w:r w:rsidR="004205BA">
        <w:t>)</w:t>
      </w:r>
      <w:r w:rsidR="00425D1C">
        <w:t xml:space="preserve">. These errors inflate and confound the real viral population </w:t>
      </w:r>
      <w:r w:rsidR="004205BA">
        <w:t xml:space="preserve">genetic </w:t>
      </w:r>
      <w:r w:rsidR="00425D1C">
        <w:t>diversity</w:t>
      </w:r>
      <w:r w:rsidR="003E60AC">
        <w:t xml:space="preserve"> </w:t>
      </w:r>
      <w:r w:rsidR="00865684">
        <w:fldChar w:fldCharType="begin">
          <w:fldData xml:space="preserve">PEVuZE5vdGU+PENpdGU+PEF1dGhvcj5aYWdvcmRpPC9BdXRob3I+PFJlY051bT4xMTkwPC9SZWNO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</w:fldData>
        </w:fldChar>
      </w:r>
      <w:r w:rsidR="00584850">
        <w:instrText xml:space="preserve"> ADDIN EN.CITE </w:instrText>
      </w:r>
      <w:r w:rsidR="00865684">
        <w:fldChar w:fldCharType="begin">
          <w:fldData xml:space="preserve">PEVuZE5vdGU+PENpdGU+PEF1dGhvcj5aYWdvcmRpPC9BdXRob3I+PFJlY051bT4xMTkwPC9SZWNO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</w:fldData>
        </w:fldChar>
      </w:r>
      <w:r w:rsidR="00584850">
        <w:instrText xml:space="preserve"> ADDIN EN.CITE.DATA </w:instrText>
      </w:r>
      <w:r w:rsidR="00865684">
        <w:fldChar w:fldCharType="end"/>
      </w:r>
      <w:r w:rsidR="00865684">
        <w:fldChar w:fldCharType="separate"/>
      </w:r>
      <w:r w:rsidR="00350D1A">
        <w:rPr>
          <w:noProof/>
        </w:rPr>
        <w:t>(Kunin et al., 2009; Zagordi et al., 2010)</w:t>
      </w:r>
      <w:r w:rsidR="00865684">
        <w:fldChar w:fldCharType="end"/>
      </w:r>
      <w:r w:rsidR="00425D1C">
        <w:t xml:space="preserve">. The errors generated at PCR step are: 1) incorporation of wrong nucleotide </w:t>
      </w:r>
      <w:r w:rsidR="003F0DD6">
        <w:t xml:space="preserve">by polymerase enzyme during many cycles of amplification </w:t>
      </w:r>
      <w:r w:rsidR="00865684">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584850">
        <w:instrText xml:space="preserve"> ADDIN EN.CITE </w:instrText>
      </w:r>
      <w:r w:rsidR="00865684">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584850">
        <w:instrText xml:space="preserve"> ADDIN EN.CITE.DATA </w:instrText>
      </w:r>
      <w:r w:rsidR="00865684">
        <w:fldChar w:fldCharType="end"/>
      </w:r>
      <w:r w:rsidR="00865684">
        <w:fldChar w:fldCharType="separate"/>
      </w:r>
      <w:r w:rsidR="00005142">
        <w:rPr>
          <w:noProof/>
        </w:rPr>
        <w:t>(Hughes and Totten, 2003; Kanagawa, 2003)</w:t>
      </w:r>
      <w:r w:rsidR="00865684">
        <w:fldChar w:fldCharType="end"/>
      </w:r>
      <w:r w:rsidR="00005142">
        <w:t xml:space="preserve"> </w:t>
      </w:r>
      <w:r w:rsidR="003F0DD6">
        <w:t>2) recombination of two DNA fragments producing a new chimeric DNA</w:t>
      </w:r>
      <w:r w:rsidR="00005142">
        <w:t xml:space="preserve"> </w:t>
      </w:r>
      <w:r w:rsidR="00865684">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584850">
        <w:instrText xml:space="preserve"> ADDIN EN.CITE </w:instrText>
      </w:r>
      <w:r w:rsidR="00865684">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584850">
        <w:instrText xml:space="preserve"> ADDIN EN.CITE.DATA </w:instrText>
      </w:r>
      <w:r w:rsidR="00865684">
        <w:fldChar w:fldCharType="end"/>
      </w:r>
      <w:r w:rsidR="00865684">
        <w:fldChar w:fldCharType="separate"/>
      </w:r>
      <w:r w:rsidR="0047019A">
        <w:rPr>
          <w:noProof/>
        </w:rPr>
        <w:t>(Judo et al., 1998; Meyerhans et al., 1990; Yang et al., 1996)</w:t>
      </w:r>
      <w:r w:rsidR="00865684">
        <w:fldChar w:fldCharType="end"/>
      </w:r>
      <w:r w:rsidR="003F0DD6">
        <w:t xml:space="preserve"> 3) differential amplifi</w:t>
      </w:r>
      <w:r w:rsidR="00E32407">
        <w:t>cation of DNA fragments change</w:t>
      </w:r>
      <w:r w:rsidR="003F0DD6">
        <w:t xml:space="preserve"> the </w:t>
      </w:r>
      <w:r w:rsidR="00374180">
        <w:t xml:space="preserve">ratio before and after PCR step, </w:t>
      </w:r>
      <w:commentRangeStart w:id="16"/>
      <w:r w:rsidR="00374180">
        <w:t>obscuring true original sample</w:t>
      </w:r>
      <w:r w:rsidR="00005142">
        <w:t xml:space="preserve"> </w:t>
      </w:r>
      <w:commentRangeEnd w:id="16"/>
      <w:r w:rsidR="00840910">
        <w:rPr>
          <w:rStyle w:val="CommentReference"/>
        </w:rPr>
        <w:commentReference w:id="16"/>
      </w:r>
      <w:r w:rsidR="00865684">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584850">
        <w:instrText xml:space="preserve"> ADDIN EN.CITE </w:instrText>
      </w:r>
      <w:r w:rsidR="00865684">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584850">
        <w:instrText xml:space="preserve"> ADDIN EN.CITE.DATA </w:instrText>
      </w:r>
      <w:r w:rsidR="00865684">
        <w:fldChar w:fldCharType="end"/>
      </w:r>
      <w:r w:rsidR="00865684">
        <w:fldChar w:fldCharType="separate"/>
      </w:r>
      <w:r w:rsidR="000D5872">
        <w:rPr>
          <w:noProof/>
        </w:rPr>
        <w:t>(Liu et al., 1996; Polz and Cavanaugh, 1998)</w:t>
      </w:r>
      <w:r w:rsidR="00865684">
        <w:fldChar w:fldCharType="end"/>
      </w:r>
      <w:r w:rsidR="00374180">
        <w:t>.</w:t>
      </w:r>
      <w:r w:rsidR="005F7C60">
        <w:t xml:space="preserve"> </w:t>
      </w:r>
      <w:r w:rsidR="00E32407">
        <w:t xml:space="preserve">An error in </w:t>
      </w:r>
      <w:commentRangeStart w:id="17"/>
      <w:r w:rsidR="00E32407">
        <w:t xml:space="preserve">Roche/454 sequencing that is highly </w:t>
      </w:r>
      <w:r w:rsidR="00075D60">
        <w:t>related</w:t>
      </w:r>
      <w:r w:rsidR="00E32407">
        <w:t xml:space="preserve"> in HIV-1 drug resistance genotyping is the homopolymer sequencing error</w:t>
      </w:r>
      <w:commentRangeEnd w:id="17"/>
      <w:r w:rsidR="00CC304D">
        <w:rPr>
          <w:rStyle w:val="CommentReference"/>
        </w:rPr>
        <w:commentReference w:id="17"/>
      </w:r>
      <w:r w:rsidR="00350D1A">
        <w:t xml:space="preserve"> </w:t>
      </w:r>
      <w:r w:rsidR="00865684">
        <w:fldChar w:fldCharType="begin"/>
      </w:r>
      <w:r w:rsidR="00584850">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r w:rsidR="00865684">
        <w:fldChar w:fldCharType="separate"/>
      </w:r>
      <w:r w:rsidR="00350D1A">
        <w:rPr>
          <w:noProof/>
        </w:rPr>
        <w:t>(Gilles et al., 2011)</w:t>
      </w:r>
      <w:r w:rsidR="00865684">
        <w:fldChar w:fldCharType="end"/>
      </w:r>
      <w:r w:rsidR="00E32407">
        <w:t xml:space="preserve">, which is due to the </w:t>
      </w:r>
      <w:r w:rsidR="001417F8">
        <w:t>disproportion</w:t>
      </w:r>
      <w:r w:rsidR="00E32407">
        <w:t xml:space="preserve"> in the light intensity </w:t>
      </w:r>
      <w:r w:rsidR="00350D1A">
        <w:t xml:space="preserve">detection and number of base incorporations in a particular cycle of base flow during sequencing. </w:t>
      </w:r>
      <w:commentRangeStart w:id="18"/>
      <w:r w:rsidR="00350D1A">
        <w:t>Due</w:t>
      </w:r>
      <w:commentRangeEnd w:id="18"/>
      <w:r w:rsidR="00CC304D">
        <w:rPr>
          <w:rStyle w:val="CommentReference"/>
        </w:rPr>
        <w:commentReference w:id="18"/>
      </w:r>
      <w:r w:rsidR="00350D1A">
        <w:t xml:space="preserve"> to the presence of drug resistant mutations</w:t>
      </w:r>
      <w:ins w:id="19" w:author="Simon Travers" w:date="2013-10-10T08:53:00Z">
        <w:r w:rsidR="00CC304D">
          <w:t xml:space="preserve"> (such as K65R and K103N)</w:t>
        </w:r>
      </w:ins>
      <w:r w:rsidR="00350D1A">
        <w:t xml:space="preserve"> at homopolymer regions in HIV-1 protease and reverse transcriptase genes, accurate genotyping is highly essential. </w:t>
      </w:r>
      <w:commentRangeStart w:id="20"/>
      <w:r w:rsidR="00350D1A">
        <w:t>For more details, see Chapter 1 section 1.11 and 1.12</w:t>
      </w:r>
      <w:commentRangeEnd w:id="20"/>
      <w:r w:rsidR="00CC304D">
        <w:rPr>
          <w:rStyle w:val="CommentReference"/>
        </w:rPr>
        <w:commentReference w:id="20"/>
      </w:r>
      <w:r w:rsidR="00350D1A">
        <w:t>.</w:t>
      </w:r>
      <w:r w:rsidR="00E32407">
        <w:t xml:space="preserve"> </w:t>
      </w:r>
      <w:r w:rsidR="005F7C60">
        <w:t xml:space="preserve">It is essential to correct the </w:t>
      </w:r>
      <w:commentRangeStart w:id="21"/>
      <w:r w:rsidR="007066DE">
        <w:t>cinch</w:t>
      </w:r>
      <w:r w:rsidR="005F7C60">
        <w:t xml:space="preserve"> </w:t>
      </w:r>
      <w:commentRangeEnd w:id="21"/>
      <w:r w:rsidR="00CC304D">
        <w:rPr>
          <w:rStyle w:val="CommentReference"/>
        </w:rPr>
        <w:commentReference w:id="21"/>
      </w:r>
      <w:r w:rsidR="005F7C60">
        <w:t>error</w:t>
      </w:r>
      <w:r w:rsidR="007066DE">
        <w:t>s</w:t>
      </w:r>
      <w:r w:rsidR="005F7C60">
        <w:t xml:space="preserve"> that modifies </w:t>
      </w:r>
      <w:r w:rsidR="007066DE">
        <w:t xml:space="preserve">and over diversifies the original sample </w:t>
      </w:r>
      <w:r w:rsidR="005F7C60">
        <w:t>while analyzing complex and diverse HIV</w:t>
      </w:r>
      <w:r w:rsidR="001417F8">
        <w:t>-1</w:t>
      </w:r>
      <w:r w:rsidR="000A1E1E">
        <w:t xml:space="preserve"> sample.</w:t>
      </w:r>
    </w:p>
    <w:p w:rsidR="00607C5C" w:rsidRDefault="00607C5C" w:rsidP="00607C5C">
      <w:pPr>
        <w:spacing w:line="480" w:lineRule="auto"/>
        <w:jc w:val="both"/>
      </w:pPr>
      <w:r>
        <w:t xml:space="preserve">Some sequencing error correction methods based on statistical analysis have been developed for estimation of diversity in HIV population </w:t>
      </w:r>
      <w:r w:rsidR="00865684">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WmFnb3JkaTwvQXV0aG9yPjxZZWFyPjIwMTE8L1llYXI+PFJlY051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</w:fldData>
        </w:fldChar>
      </w:r>
      <w:r w:rsidR="00584850">
        <w:instrText xml:space="preserve"> ADDIN EN.CITE </w:instrText>
      </w:r>
      <w:r w:rsidR="00865684">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WmFnb3JkaTwvQXV0aG9yPjxZZWFyPjIwMTE8L1llYXI+PFJlY051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</w:fldData>
        </w:fldChar>
      </w:r>
      <w:r w:rsidR="00584850">
        <w:instrText xml:space="preserve"> ADDIN EN.CITE.DATA </w:instrText>
      </w:r>
      <w:r w:rsidR="00865684">
        <w:fldChar w:fldCharType="end"/>
      </w:r>
      <w:r w:rsidR="00865684">
        <w:fldChar w:fldCharType="separate"/>
      </w:r>
      <w:r>
        <w:rPr>
          <w:noProof/>
        </w:rPr>
        <w:t>(Zagordi et al., 2011; Zagordi et al., 2010)</w:t>
      </w:r>
      <w:r w:rsidR="00865684">
        <w:fldChar w:fldCharType="end"/>
      </w:r>
      <w:r>
        <w:t xml:space="preserve">. However, </w:t>
      </w:r>
      <w:r w:rsidR="000A1E1E">
        <w:t xml:space="preserve">those methods could not </w:t>
      </w:r>
      <w:r w:rsidR="007066DE">
        <w:t>remove</w:t>
      </w:r>
      <w:r w:rsidR="000A1E1E">
        <w:t xml:space="preserve"> the errors completely and were tested to correct only the substitution errors but Roche/454 generates insertion/deletion errors. Therefore, the methods are not suitable for HIV-1 drug resistance </w:t>
      </w:r>
      <w:commentRangeStart w:id="22"/>
      <w:r w:rsidR="000A1E1E">
        <w:t>genotyping</w:t>
      </w:r>
      <w:commentRangeEnd w:id="22"/>
      <w:r w:rsidR="001A2085">
        <w:rPr>
          <w:rStyle w:val="CommentReference"/>
        </w:rPr>
        <w:commentReference w:id="22"/>
      </w:r>
      <w:r w:rsidR="000A1E1E">
        <w:t>.</w:t>
      </w:r>
    </w:p>
    <w:p w:rsidR="00607C5C" w:rsidRDefault="00607C5C" w:rsidP="00607C5C">
      <w:pPr>
        <w:spacing w:line="480" w:lineRule="auto"/>
        <w:jc w:val="both"/>
      </w:pPr>
      <w:r>
        <w:t xml:space="preserve">Recently, a novel technology, based on bar coding the original template viral RNA has been introduced </w: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 </w:instrTex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DATA </w:instrText>
      </w:r>
      <w:r w:rsidR="00865684">
        <w:fldChar w:fldCharType="end"/>
      </w:r>
      <w:r w:rsidR="00865684">
        <w:fldChar w:fldCharType="separate"/>
      </w:r>
      <w:r>
        <w:rPr>
          <w:noProof/>
        </w:rPr>
        <w:t>(Jabara et al., 2011)</w:t>
      </w:r>
      <w:r w:rsidR="00865684">
        <w:fldChar w:fldCharType="end"/>
      </w:r>
      <w:r w:rsidR="00075D60">
        <w:t xml:space="preserve">. The barcode, called Primer ID, </w:t>
      </w:r>
      <w:r>
        <w:t>is a short unique degenerate nucleotide sequence added to a reverse transcription primer during cDNA production (Figure 3.1 A). For a Primer ID of length 8 bases, 65536 (4</w:t>
      </w:r>
      <w:r w:rsidRPr="00063338">
        <w:rPr>
          <w:vertAlign w:val="superscript"/>
        </w:rPr>
        <w:t>8</w:t>
      </w:r>
      <w:r>
        <w:t xml:space="preserve">) unique Primer IDs can be produced. In the subsequent PCR cycles, the cDNA with its associated Primer ID is amplified. Sequences with same Primer ID are, theoretically derived from the same viral RNA template sequence. Same Primer ID sequences can be used to create a consensus sequence that theoretically represents the </w:t>
      </w:r>
      <w:r w:rsidR="001417F8">
        <w:t xml:space="preserve">template </w:t>
      </w:r>
      <w:r>
        <w:t xml:space="preserve">viral RNA sequence (Figure 3.1 B). </w:t>
      </w:r>
    </w:p>
    <w:p w:rsidR="003F344E" w:rsidRDefault="00865684" w:rsidP="003F344E">
      <w:pPr>
        <w:spacing w:line="480" w:lineRule="auto"/>
        <w:jc w:val="both"/>
      </w:pPr>
      <w:r>
        <w:rPr>
          <w:noProof/>
          <w:lang w:eastAsia="en-US"/>
        </w:rPr>
      </w:r>
      <w:r>
        <w:rPr>
          <w:noProof/>
          <w:lang w:eastAsia="en-US"/>
        </w:rPr>
        <w:pict>
          <v:group id="Group 6" o:spid="_x0000_s1026" style="width:448pt;height:3in;mso-position-horizontal-relative:char;mso-position-vertical-relative:line" coordorigin="1371600,1143000" coordsize="6858000,3200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371600;top:1143000;width:6858000;height:3200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mQ&#10;R0bDAAAA2gAAAA8AAABkcnMvZG93bnJldi54bWxEj91qAjEUhO8LvkM4Qm+KZm3xbzWKWIqlN+rq&#10;Axw3x83i5mTZRN2+vSkIvRxm5htmvmxtJW7U+NKxgkE/AUGcO11yoeB4+OpNQPiArLFyTAp+ycNy&#10;0XmZY6rdnfd0y0IhIoR9igpMCHUqpc8NWfR9VxNH7+waiyHKppC6wXuE20q+J8lIWiw5LhisaW0o&#10;v2RXq2DsN7uPrZ3+mFU2PFV5/fZ59FelXrvtagYiUBv+w8/2t1Ywgr8r8QbIxQ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ZBHRsMAAADaAAAADwAAAAAAAAAAAAAAAACcAgAA&#10;ZHJzL2Rvd25yZXYueG1sUEsFBgAAAAAEAAQA9wAAAIwDAAAAAA==&#10;">
              <v:imagedata r:id="rId6" o:title=""/>
            </v:shape>
            <v:shape id="Round Diagonal Corner Rectangle 8" o:spid="_x0000_s1028" style="position:absolute;left:5181600;top:2362200;width:3048000;height:1828800;visibility:visible;mso-wrap-style:square;v-text-anchor:middle" coordsize="3048000,182880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eksBwAAA&#10;ANoAAAAPAAAAZHJzL2Rvd25yZXYueG1sRE9La8JAEL4X/A/LCL3VjVJKia6iAdGTUOsDb0N2TILZ&#10;2ZBdY+yv7xwKPX5879mid7XqqA2VZwPjUQKKOPe24sLA4Xv99gkqRGSLtWcy8KQAi/ngZYap9Q/+&#10;om4fCyUhHFI0UMbYpFqHvCSHYeQbYuGuvnUYBbaFti0+JNzVepIkH9phxdJQYkNZSfltf3dSkp1W&#10;l0117t79OvM/+eW43B2OxrwO++UUVKQ+/ov/3FtrQLbKFbkBev4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MeksBwAAAANoAAAAPAAAAAAAAAAAAAAAAAJcCAABkcnMvZG93bnJl&#10;di54bWxQSwUGAAAAAAQABAD1AAAAhAMAAAAA&#10;" adj="-11796480,,5400" path="m304806,0l3048000,,3048000,,3048000,1523994c3048000,1692334,2911534,1828800,2743194,1828800l0,1828800,,1828800,,304806c0,136466,136466,,304806,0xe" fillcolor="white [3212]" stroked="f">
              <v:stroke joinstyle="miter"/>
              <v:formulas/>
              <v:path arrowok="t" o:connecttype="custom" o:connectlocs="304806,0;3048000,0;3048000,0;3048000,1523994;2743194,1828800;0,1828800;0,1828800;0,304806;304806,0" o:connectangles="0,0,0,0,0,0,0,0,0" textboxrect="0,0,3048000,1828800"/>
              <v:textbox>
                <w:txbxContent>
                  <w:p w:rsidR="00497B1D" w:rsidRDefault="00497B1D" w:rsidP="004724A4">
                    <w:pPr>
                      <w:rPr>
                        <w:rFonts w:eastAsia="Times New Roman" w:cs="Times New Roman"/>
                      </w:rPr>
                    </w:pPr>
                  </w:p>
                </w:txbxContent>
              </v:textbox>
            </v:shape>
            <v:rect id="Rectangle 11" o:spid="_x0000_s1029" style="position:absolute;left:5181600;top:2209800;width:381000;height:304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71ynwgAA&#10;ANsAAAAPAAAAZHJzL2Rvd25yZXYueG1sRE9La8JAEL4X+h+WKfRWNwoVia5iA0JLFdK0B49DdkyC&#10;2dk0u83DX+8KQm/z8T1ntRlMLTpqXWVZwXQSgSDOra64UPDzvXtZgHAeWWNtmRSM5GCzfnxYYaxt&#10;z1/UZb4QIYRdjApK75tYSpeXZNBNbEMcuJNtDfoA20LqFvsQbmo5i6K5NFhxaCixoaSk/Jz9GQVv&#10;+8Nnl/KvPg0fr+nF2wTxOCr1/DRslyA8Df5ffHe/6zB/CrdfwgFyfQ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PvXKfCAAAA2wAAAA8AAAAAAAAAAAAAAAAAlwIAAGRycy9kb3du&#10;cmV2LnhtbFBLBQYAAAAABAAEAPUAAACGAwAAAAA=&#10;" fillcolor="white [3212]" stroked="f">
              <v:textbox>
                <w:txbxContent>
                  <w:p w:rsidR="00497B1D" w:rsidRDefault="00497B1D" w:rsidP="004724A4">
                    <w:pPr>
                      <w:rPr>
                        <w:rFonts w:eastAsia="Times New Roman" w:cs="Times New Roman"/>
                      </w:rPr>
                    </w:pPr>
                  </w:p>
                </w:txbxContent>
              </v:textbox>
            </v:rect>
            <w10:wrap type="none"/>
            <w10:anchorlock/>
          </v:group>
        </w:pict>
      </w:r>
    </w:p>
    <w:p w:rsidR="00607C5C" w:rsidRDefault="000B5075" w:rsidP="00607C5C">
      <w:pPr>
        <w:spacing w:line="480" w:lineRule="auto"/>
        <w:jc w:val="both"/>
      </w:pPr>
      <w:r>
        <w:t>Fig</w:t>
      </w:r>
      <w:r w:rsidR="00607C5C">
        <w:t>ure</w:t>
      </w:r>
      <w:r>
        <w:t xml:space="preserve"> 3</w:t>
      </w:r>
      <w:r w:rsidR="003F344E">
        <w:t xml:space="preserve">.1: </w:t>
      </w:r>
      <w:r w:rsidR="009E6F17">
        <w:t>Application of Primer ID to identify the original viral RNA template sequence. A) Primer IDs are added to cDNA primer during reverse transcription process. B) Sequences with same Primer ID can be used to generate a consensus sequences that is free from sequencing errors, recombination error and PCR misincorporations.</w:t>
      </w:r>
      <w:r>
        <w:t xml:space="preserve"> Source: </w:t>
      </w:r>
      <w:proofErr w:type="spellStart"/>
      <w:r>
        <w:t>Jabara</w:t>
      </w:r>
      <w:proofErr w:type="spellEnd"/>
      <w:r>
        <w:t xml:space="preserve"> et al 2011 </w: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 </w:instrTex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DATA </w:instrText>
      </w:r>
      <w:r w:rsidR="00865684">
        <w:fldChar w:fldCharType="end"/>
      </w:r>
      <w:r w:rsidR="00865684">
        <w:fldChar w:fldCharType="separate"/>
      </w:r>
      <w:r>
        <w:rPr>
          <w:noProof/>
        </w:rPr>
        <w:t>(Jabara et al., 2011)</w:t>
      </w:r>
      <w:r w:rsidR="00865684">
        <w:fldChar w:fldCharType="end"/>
      </w:r>
      <w:r w:rsidR="00607C5C">
        <w:t>.</w:t>
      </w:r>
    </w:p>
    <w:p w:rsidR="00F32DAC" w:rsidRDefault="00F32DAC" w:rsidP="00607C5C">
      <w:pPr>
        <w:spacing w:line="480" w:lineRule="auto"/>
        <w:jc w:val="both"/>
      </w:pPr>
    </w:p>
    <w:p w:rsidR="007066DE" w:rsidRDefault="00F32DAC" w:rsidP="007066DE">
      <w:pPr>
        <w:spacing w:line="480" w:lineRule="auto"/>
        <w:rPr>
          <w:ins w:id="23" w:author="Simon Travers" w:date="2013-10-10T09:03:00Z"/>
        </w:rPr>
      </w:pPr>
      <w:r>
        <w:br w:type="page"/>
      </w:r>
      <w:r w:rsidR="007066DE">
        <w:t xml:space="preserve">This approach removes all PCR related errors and sequencing error. </w:t>
      </w:r>
    </w:p>
    <w:p w:rsidR="001A2085" w:rsidRDefault="001A2085" w:rsidP="007066DE">
      <w:pPr>
        <w:spacing w:line="480" w:lineRule="auto"/>
        <w:rPr>
          <w:ins w:id="24" w:author="Simon Travers" w:date="2013-10-10T09:03:00Z"/>
        </w:rPr>
      </w:pPr>
    </w:p>
    <w:p w:rsidR="001A2085" w:rsidRDefault="00A96CD9" w:rsidP="007066DE">
      <w:pPr>
        <w:spacing w:line="480" w:lineRule="auto"/>
      </w:pPr>
      <w:ins w:id="25" w:author="Simon Travers" w:date="2013-10-10T09:03:00Z">
        <w:r>
          <w:rPr>
            <w:rStyle w:val="CommentReference"/>
          </w:rPr>
          <w:commentReference w:id="26"/>
        </w:r>
      </w:ins>
    </w:p>
    <w:p w:rsidR="00F32DAC" w:rsidRPr="00723DAA" w:rsidRDefault="00F32DAC" w:rsidP="00AA543A">
      <w:pPr>
        <w:pStyle w:val="Heading3"/>
        <w:spacing w:line="480" w:lineRule="auto"/>
      </w:pPr>
      <w:r>
        <w:t>3.2 Methods and Materials</w:t>
      </w:r>
    </w:p>
    <w:p w:rsidR="003521C9" w:rsidRDefault="00B63CED" w:rsidP="00F32DAC">
      <w:pPr>
        <w:spacing w:line="480" w:lineRule="auto"/>
        <w:jc w:val="both"/>
      </w:pPr>
      <w:r>
        <w:t xml:space="preserve">We have developed a novel algorithm </w:t>
      </w:r>
      <w:r w:rsidR="0087414C">
        <w:t xml:space="preserve">called Primer ID algorithm (PIDA) </w:t>
      </w:r>
      <w:r>
        <w:t xml:space="preserve">that processes raw sequence reads </w:t>
      </w:r>
      <w:r w:rsidR="008E31A6">
        <w:t>generated using</w:t>
      </w:r>
      <w:r>
        <w:t xml:space="preserve"> </w:t>
      </w:r>
      <w:ins w:id="27" w:author="Simon Travers" w:date="2013-10-10T09:22:00Z">
        <w:r w:rsidR="00A21D20">
          <w:t xml:space="preserve">the </w:t>
        </w:r>
      </w:ins>
      <w:r>
        <w:t xml:space="preserve">Primer ID </w:t>
      </w:r>
      <w:del w:id="28" w:author="Simon Travers" w:date="2013-10-10T09:22:00Z">
        <w:r w:rsidDel="00A21D20">
          <w:delText xml:space="preserve">technology </w:delText>
        </w:r>
      </w:del>
      <w:ins w:id="29" w:author="Simon Travers" w:date="2013-10-10T09:22:00Z">
        <w:r w:rsidR="00A21D20">
          <w:t xml:space="preserve">approach </w:t>
        </w:r>
      </w:ins>
      <w:del w:id="30" w:author="Simon Travers" w:date="2013-10-10T09:33:00Z">
        <w:r w:rsidDel="003E72E2">
          <w:delText>in</w:delText>
        </w:r>
      </w:del>
      <w:r>
        <w:t>to generation of consensus sequences</w:t>
      </w:r>
      <w:r w:rsidR="007C0B4B">
        <w:t xml:space="preserve"> from reads with similar information tags</w:t>
      </w:r>
      <w:r w:rsidR="00AA543A">
        <w:t xml:space="preserve"> that are primer, Sample ID or Multiplex </w:t>
      </w:r>
      <w:proofErr w:type="spellStart"/>
      <w:r w:rsidR="00AA543A">
        <w:t>IDentifier</w:t>
      </w:r>
      <w:proofErr w:type="spellEnd"/>
      <w:r w:rsidR="00AA543A">
        <w:t xml:space="preserve"> (MID) and Primer </w:t>
      </w:r>
      <w:commentRangeStart w:id="31"/>
      <w:r w:rsidR="00AA543A">
        <w:t>ID</w:t>
      </w:r>
      <w:commentRangeEnd w:id="31"/>
      <w:r w:rsidR="003E72E2">
        <w:rPr>
          <w:rStyle w:val="CommentReference"/>
        </w:rPr>
        <w:commentReference w:id="31"/>
      </w:r>
      <w:r w:rsidR="00AA543A">
        <w:t>.</w:t>
      </w:r>
      <w:r w:rsidR="009C5C58">
        <w:t xml:space="preserve"> </w:t>
      </w:r>
      <w:r w:rsidR="00E9511A">
        <w:t xml:space="preserve">The </w:t>
      </w:r>
      <w:r w:rsidR="005E5175">
        <w:t xml:space="preserve">algorithm requires sequence input file in FASTQ format; other required files are tab-delimited primer file, sample id file and gene file in a defined format as shown in </w:t>
      </w:r>
      <w:commentRangeStart w:id="32"/>
      <w:r w:rsidR="005E5175">
        <w:t>Figure 3.2</w:t>
      </w:r>
      <w:commentRangeEnd w:id="32"/>
      <w:r w:rsidR="00050D6E">
        <w:rPr>
          <w:rStyle w:val="CommentReference"/>
        </w:rPr>
        <w:commentReference w:id="32"/>
      </w:r>
      <w:r w:rsidR="005E5175">
        <w:t>. Users also require to input sequence of blocks of information</w:t>
      </w:r>
      <w:r w:rsidR="00284966">
        <w:t xml:space="preserve"> and the length of each information block. For example, a user may input blocks of information as primerid8.cg.mid5.tga.pcr primer sequence,</w:t>
      </w:r>
      <w:r w:rsidR="005D7A96">
        <w:t xml:space="preserve"> in 5’ to 3’ order,</w:t>
      </w:r>
      <w:r w:rsidR="00284966">
        <w:t xml:space="preserve"> which indicates a Primer ID of length 8 nucleotides, two spacer sequences ‘cg’ and ‘</w:t>
      </w:r>
      <w:proofErr w:type="spellStart"/>
      <w:r w:rsidR="00284966">
        <w:t>tga</w:t>
      </w:r>
      <w:proofErr w:type="spellEnd"/>
      <w:r w:rsidR="00284966">
        <w:t xml:space="preserve">’, MID sequence of length 5 nucleotides and a universal PCR primer </w:t>
      </w:r>
      <w:commentRangeStart w:id="33"/>
      <w:r w:rsidR="00284966">
        <w:t>sequence</w:t>
      </w:r>
      <w:commentRangeEnd w:id="33"/>
      <w:r w:rsidR="003C141F">
        <w:rPr>
          <w:rStyle w:val="CommentReference"/>
        </w:rPr>
        <w:commentReference w:id="33"/>
      </w:r>
      <w:r w:rsidR="00284966">
        <w:t>.</w:t>
      </w:r>
    </w:p>
    <w:p w:rsidR="00284966" w:rsidRPr="007F0697" w:rsidRDefault="003521C9" w:rsidP="00F32DAC">
      <w:pPr>
        <w:spacing w:line="480" w:lineRule="auto"/>
        <w:jc w:val="both"/>
        <w:rPr>
          <w:b/>
        </w:rPr>
      </w:pPr>
      <w:r w:rsidRPr="007F0697">
        <w:rPr>
          <w:b/>
        </w:rPr>
        <w:t xml:space="preserve">3.2.1 Information search and </w:t>
      </w:r>
      <w:commentRangeStart w:id="34"/>
      <w:proofErr w:type="spellStart"/>
      <w:r w:rsidRPr="007F0697">
        <w:rPr>
          <w:b/>
        </w:rPr>
        <w:t>demultiplexing</w:t>
      </w:r>
      <w:commentRangeEnd w:id="34"/>
      <w:proofErr w:type="spellEnd"/>
      <w:r w:rsidR="002A41E3">
        <w:rPr>
          <w:rStyle w:val="CommentReference"/>
        </w:rPr>
        <w:commentReference w:id="34"/>
      </w:r>
    </w:p>
    <w:p w:rsidR="009D7491" w:rsidRDefault="00AA543A" w:rsidP="00F32DAC">
      <w:pPr>
        <w:spacing w:line="480" w:lineRule="auto"/>
        <w:jc w:val="both"/>
      </w:pPr>
      <w:r>
        <w:t>The algorithm searches</w:t>
      </w:r>
      <w:ins w:id="35" w:author="Simon Travers" w:date="2013-10-10T09:43:00Z">
        <w:r w:rsidR="00886216">
          <w:t xml:space="preserve"> for</w:t>
        </w:r>
      </w:ins>
      <w:r>
        <w:t xml:space="preserve"> </w:t>
      </w:r>
      <w:r w:rsidR="009D7491">
        <w:t xml:space="preserve">amplicon specific </w:t>
      </w:r>
      <w:r>
        <w:t>primers</w:t>
      </w:r>
      <w:r w:rsidR="009D7491">
        <w:t xml:space="preserve"> (both forward and reverse primers)</w:t>
      </w:r>
      <w:r w:rsidR="003521C9">
        <w:t xml:space="preserve"> </w:t>
      </w:r>
      <w:r w:rsidR="009D7491">
        <w:t>and sample specific MID</w:t>
      </w:r>
      <w:ins w:id="36" w:author="Simon Travers" w:date="2013-10-10T09:44:00Z">
        <w:r w:rsidR="00886216">
          <w:t>s</w:t>
        </w:r>
      </w:ins>
      <w:r w:rsidR="009D7491">
        <w:t xml:space="preserve"> using pairwise sequence alignment allowing user defined maximum threshold of mismatches</w:t>
      </w:r>
      <w:r>
        <w:t xml:space="preserve">. The sequence read is discarded if </w:t>
      </w:r>
      <w:r w:rsidR="00FD32CF">
        <w:t>any</w:t>
      </w:r>
      <w:r>
        <w:t xml:space="preserve"> information tag is not found. </w:t>
      </w:r>
      <w:r w:rsidR="00FD32CF">
        <w:t xml:space="preserve">If the sequence is not discarded, a sequence </w:t>
      </w:r>
      <w:r w:rsidR="005D7A96">
        <w:t>of ‘n’ nucleotides is extracted as an Primer ID sequence, where ‘n’ is the length of Primer ID, from the read after the</w:t>
      </w:r>
      <w:r w:rsidR="009D7491">
        <w:t xml:space="preserve"> sequence of</w:t>
      </w:r>
      <w:r w:rsidR="005D7A96">
        <w:t xml:space="preserve"> kno</w:t>
      </w:r>
      <w:r w:rsidR="009D7491">
        <w:t>wn blocks of information that are</w:t>
      </w:r>
      <w:r w:rsidR="005D7A96">
        <w:t xml:space="preserve"> PCR primer, spacer, MID and spacer. The </w:t>
      </w:r>
      <w:r w:rsidR="005805BF">
        <w:t xml:space="preserve">read is discarded if there is a </w:t>
      </w:r>
      <w:r w:rsidR="005D7A96">
        <w:t xml:space="preserve">presence of an ambiguous base in the </w:t>
      </w:r>
      <w:r w:rsidR="005805BF">
        <w:t>extracted ‘n’ nucleotides.</w:t>
      </w:r>
      <w:r w:rsidR="00206D19">
        <w:t xml:space="preserve"> The information </w:t>
      </w:r>
      <w:r w:rsidR="009D7491">
        <w:t xml:space="preserve">tags </w:t>
      </w:r>
      <w:r w:rsidR="00206D19">
        <w:t xml:space="preserve">Primer, MID and Primer ID are </w:t>
      </w:r>
      <w:r w:rsidR="009801D4">
        <w:t>added</w:t>
      </w:r>
      <w:r w:rsidR="00206D19">
        <w:t xml:space="preserve"> </w:t>
      </w:r>
      <w:r w:rsidR="009801D4">
        <w:t>to the</w:t>
      </w:r>
      <w:r w:rsidR="00206D19">
        <w:t xml:space="preserve"> sequence id for further downstream processing.</w:t>
      </w:r>
      <w:r w:rsidR="00445626">
        <w:t xml:space="preserve"> All non-discarded sequences are saved in a single file.</w:t>
      </w:r>
    </w:p>
    <w:p w:rsidR="00445626" w:rsidRDefault="00445626" w:rsidP="00F32DAC">
      <w:pPr>
        <w:spacing w:line="480" w:lineRule="auto"/>
        <w:jc w:val="both"/>
      </w:pPr>
    </w:p>
    <w:p w:rsidR="00223DD5" w:rsidRPr="00223DD5" w:rsidRDefault="00445626" w:rsidP="00F32DAC">
      <w:pPr>
        <w:spacing w:line="480" w:lineRule="auto"/>
        <w:jc w:val="both"/>
        <w:rPr>
          <w:b/>
        </w:rPr>
      </w:pPr>
      <w:r w:rsidRPr="00223DD5">
        <w:rPr>
          <w:b/>
        </w:rPr>
        <w:t xml:space="preserve">3.2.2 </w:t>
      </w:r>
      <w:r w:rsidR="00223DD5" w:rsidRPr="00223DD5">
        <w:rPr>
          <w:b/>
        </w:rPr>
        <w:t xml:space="preserve">Sequence </w:t>
      </w:r>
      <w:r w:rsidR="009801D4">
        <w:rPr>
          <w:b/>
        </w:rPr>
        <w:t>filtration</w:t>
      </w:r>
      <w:r w:rsidR="00223DD5" w:rsidRPr="00223DD5">
        <w:rPr>
          <w:b/>
        </w:rPr>
        <w:t xml:space="preserve"> by length</w:t>
      </w:r>
    </w:p>
    <w:p w:rsidR="00223DD5" w:rsidRDefault="00223DD5" w:rsidP="00F32DAC">
      <w:pPr>
        <w:spacing w:line="480" w:lineRule="auto"/>
        <w:jc w:val="both"/>
      </w:pPr>
      <w:r>
        <w:t>In the raw sequence data generated with Primer ID technology, the sequence with forward primer in the 5’ end should be full length to cover the information blocks at the 3’ end. On the other hand, the sequences that start with information blocks at 5’ end, followed by reverse primer can end anywhere and user has option to filter the reverse sequence with defined sequence length.</w:t>
      </w:r>
    </w:p>
    <w:p w:rsidR="00223DD5" w:rsidRDefault="00223DD5" w:rsidP="00F32DAC">
      <w:pPr>
        <w:spacing w:line="480" w:lineRule="auto"/>
        <w:jc w:val="both"/>
      </w:pPr>
      <w:r>
        <w:t xml:space="preserve">The sequences are, then, filtered with </w:t>
      </w:r>
      <w:r w:rsidR="009D7491">
        <w:t xml:space="preserve">their </w:t>
      </w:r>
      <w:r>
        <w:t>length. Forward sequences lower than full length are discarded whereas reverse sequences lower than user-defined length are discarded.</w:t>
      </w:r>
    </w:p>
    <w:p w:rsidR="009801D4" w:rsidRPr="00F829CB" w:rsidRDefault="00223DD5" w:rsidP="00F32DAC">
      <w:pPr>
        <w:spacing w:line="480" w:lineRule="auto"/>
        <w:jc w:val="both"/>
        <w:rPr>
          <w:b/>
        </w:rPr>
      </w:pPr>
      <w:r w:rsidRPr="00F829CB">
        <w:rPr>
          <w:b/>
        </w:rPr>
        <w:t xml:space="preserve">3.2.3 </w:t>
      </w:r>
      <w:r w:rsidR="009801D4" w:rsidRPr="00F829CB">
        <w:rPr>
          <w:b/>
        </w:rPr>
        <w:t xml:space="preserve">Primer ID </w:t>
      </w:r>
      <w:r w:rsidR="00F829CB" w:rsidRPr="00F829CB">
        <w:rPr>
          <w:b/>
        </w:rPr>
        <w:t xml:space="preserve">filtration </w:t>
      </w:r>
      <w:r w:rsidR="009801D4" w:rsidRPr="00F829CB">
        <w:rPr>
          <w:b/>
        </w:rPr>
        <w:t>with minimum number of sequences</w:t>
      </w:r>
    </w:p>
    <w:p w:rsidR="002711FB" w:rsidRDefault="002711FB" w:rsidP="00F32DAC">
      <w:pPr>
        <w:spacing w:line="480" w:lineRule="auto"/>
        <w:jc w:val="both"/>
      </w:pPr>
      <w:r>
        <w:t xml:space="preserve">“PCR and sequencing errors in the sequences can be resolved using multiple reads over a given base” </w: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 </w:instrTex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DATA </w:instrText>
      </w:r>
      <w:r w:rsidR="00865684">
        <w:fldChar w:fldCharType="end"/>
      </w:r>
      <w:r w:rsidR="00865684">
        <w:fldChar w:fldCharType="separate"/>
      </w:r>
      <w:r>
        <w:rPr>
          <w:noProof/>
        </w:rPr>
        <w:t>(Jabara et al., 2011)</w:t>
      </w:r>
      <w:r w:rsidR="00865684">
        <w:fldChar w:fldCharType="end"/>
      </w:r>
      <w:r>
        <w:t xml:space="preserve">. As sequences with same information tags originate from same template viral RNA sequence, error in one sequence can be corrected in reference to other sequences. Therefore, more than one sequence with same information tags is required. User has an option to select a minimum number of sequences that </w:t>
      </w:r>
      <w:r w:rsidR="004660C4">
        <w:t>have</w:t>
      </w:r>
      <w:r>
        <w:t xml:space="preserve"> same</w:t>
      </w:r>
      <w:r w:rsidR="009D7491">
        <w:t xml:space="preserve"> combinations of</w:t>
      </w:r>
      <w:r>
        <w:t xml:space="preserve"> information tags.</w:t>
      </w:r>
    </w:p>
    <w:p w:rsidR="00F829CB" w:rsidRDefault="006868D4" w:rsidP="00F32DAC">
      <w:pPr>
        <w:spacing w:line="480" w:lineRule="auto"/>
        <w:jc w:val="both"/>
      </w:pPr>
      <w:r>
        <w:t xml:space="preserve">The default minimum number of sequences is 3. </w:t>
      </w:r>
      <w:r w:rsidR="002711FB">
        <w:t>The algorithm discards all the sequence reads if the number of sequences in the group containing same information tags is less than the user defined minimum sequences.</w:t>
      </w:r>
    </w:p>
    <w:p w:rsidR="00F829CB" w:rsidRDefault="00F829CB" w:rsidP="00F32DAC">
      <w:pPr>
        <w:spacing w:line="480" w:lineRule="auto"/>
        <w:jc w:val="both"/>
        <w:rPr>
          <w:b/>
        </w:rPr>
      </w:pPr>
      <w:r>
        <w:rPr>
          <w:b/>
        </w:rPr>
        <w:t>3.2.4</w:t>
      </w:r>
      <w:r w:rsidR="003521C9" w:rsidRPr="007F0697">
        <w:rPr>
          <w:b/>
        </w:rPr>
        <w:t xml:space="preserve"> </w:t>
      </w:r>
      <w:r>
        <w:rPr>
          <w:b/>
        </w:rPr>
        <w:t>Quality trimming</w:t>
      </w:r>
    </w:p>
    <w:p w:rsidR="00F829CB" w:rsidRDefault="00F829CB" w:rsidP="00F32DAC">
      <w:pPr>
        <w:spacing w:line="480" w:lineRule="auto"/>
        <w:jc w:val="both"/>
      </w:pPr>
      <w:r>
        <w:t>Quality trimming is an option</w:t>
      </w:r>
      <w:r w:rsidR="009D7491">
        <w:t>al</w:t>
      </w:r>
      <w:r>
        <w:t xml:space="preserve"> step in the algorithm. If user selects the trimming option, the algorithm calls quality trimming tools to quality trim the non-discarded sequences</w:t>
      </w:r>
      <w:commentRangeStart w:id="37"/>
      <w:r>
        <w:t xml:space="preserve">. For more details on quality trimming using QTrim, see Chapter 2. </w:t>
      </w:r>
      <w:commentRangeEnd w:id="37"/>
      <w:r w:rsidR="002A41E3">
        <w:rPr>
          <w:rStyle w:val="CommentReference"/>
        </w:rPr>
        <w:commentReference w:id="37"/>
      </w:r>
      <w:r>
        <w:t xml:space="preserve">Quality trimming may change the sequence length. Therefore, the algorithm repeats </w:t>
      </w:r>
      <w:r w:rsidRPr="00F829CB">
        <w:rPr>
          <w:b/>
        </w:rPr>
        <w:t>sequence filtration by length</w:t>
      </w:r>
      <w:r>
        <w:t xml:space="preserve"> and </w:t>
      </w:r>
      <w:r w:rsidRPr="00F829CB">
        <w:rPr>
          <w:b/>
        </w:rPr>
        <w:t>Primer ID filtration</w:t>
      </w:r>
      <w:r>
        <w:t xml:space="preserve"> with minimum number of sequences.</w:t>
      </w:r>
    </w:p>
    <w:p w:rsidR="00F829CB" w:rsidRPr="00F829CB" w:rsidRDefault="00F829CB" w:rsidP="00F32DAC">
      <w:pPr>
        <w:spacing w:line="480" w:lineRule="auto"/>
        <w:jc w:val="both"/>
        <w:rPr>
          <w:b/>
        </w:rPr>
      </w:pPr>
      <w:r w:rsidRPr="00F829CB">
        <w:rPr>
          <w:b/>
        </w:rPr>
        <w:t>3.2.5 Binning</w:t>
      </w:r>
    </w:p>
    <w:p w:rsidR="004660C4" w:rsidRDefault="004660C4" w:rsidP="00F32DAC">
      <w:pPr>
        <w:spacing w:line="480" w:lineRule="auto"/>
        <w:jc w:val="both"/>
      </w:pPr>
      <w:r>
        <w:t>The information tags for each sequence are collected from the sequence id. Sequences with same information tags are binned together and saved in a file. This creates a number of files that is equal to the number of unique combinations of the information tags.</w:t>
      </w:r>
    </w:p>
    <w:p w:rsidR="004660C4" w:rsidRPr="00EE0503" w:rsidRDefault="004660C4" w:rsidP="00F32DAC">
      <w:pPr>
        <w:spacing w:line="480" w:lineRule="auto"/>
        <w:jc w:val="both"/>
        <w:rPr>
          <w:b/>
        </w:rPr>
      </w:pPr>
      <w:r w:rsidRPr="00EE0503">
        <w:rPr>
          <w:b/>
        </w:rPr>
        <w:t>3.2.6 Generating a Consensus Sequence</w:t>
      </w:r>
    </w:p>
    <w:p w:rsidR="00A727E2" w:rsidRDefault="004660C4" w:rsidP="00F32DAC">
      <w:pPr>
        <w:spacing w:line="480" w:lineRule="auto"/>
        <w:jc w:val="both"/>
      </w:pPr>
      <w:r>
        <w:t xml:space="preserve">Sequences binned together in a file with the same information tags are aligned </w:t>
      </w:r>
      <w:r w:rsidR="00EE0503">
        <w:t xml:space="preserve">using a multiple sequence alignment tool called MAFFT. A consensus sequence is generated </w:t>
      </w:r>
      <w:r w:rsidR="00A727E2">
        <w:t xml:space="preserve">adding the bases that occur the most </w:t>
      </w:r>
      <w:r w:rsidR="00EE0503">
        <w:t>at a given position in the alignment. In case of ties in frequency between two or more bases at a position, an ambiguous base representing the bases is added to the consensus sequence. To avoid large number of ties, users can choose an odd number as a minimum number of sequences.</w:t>
      </w:r>
      <w:r w:rsidR="00684352">
        <w:t xml:space="preserve"> This is a reason that the default minimum number of sequences for consensus sequence generation is 3.</w:t>
      </w:r>
    </w:p>
    <w:p w:rsidR="00B63CED" w:rsidRDefault="00A727E2" w:rsidP="00F32DAC">
      <w:pPr>
        <w:spacing w:line="480" w:lineRule="auto"/>
        <w:jc w:val="both"/>
      </w:pPr>
      <w:commentRangeStart w:id="38"/>
      <w:r>
        <w:t xml:space="preserve">The </w:t>
      </w:r>
      <w:r w:rsidR="0087414C">
        <w:t xml:space="preserve">logical flow of the algorithm is shown in figure </w:t>
      </w:r>
      <w:r w:rsidR="006868D4">
        <w:t>3.2.</w:t>
      </w:r>
      <w:commentRangeEnd w:id="38"/>
      <w:r w:rsidR="005A24FB">
        <w:rPr>
          <w:rStyle w:val="CommentReference"/>
        </w:rPr>
        <w:commentReference w:id="38"/>
      </w:r>
    </w:p>
    <w:p w:rsidR="005A24FB" w:rsidRDefault="005A24FB" w:rsidP="0087414C">
      <w:pPr>
        <w:pStyle w:val="Heading3"/>
        <w:spacing w:line="480" w:lineRule="auto"/>
        <w:rPr>
          <w:ins w:id="39" w:author="Simon Travers" w:date="2013-10-10T10:02:00Z"/>
        </w:rPr>
      </w:pPr>
      <w:r>
        <w:rPr>
          <w:rStyle w:val="CommentReference"/>
          <w:rFonts w:asciiTheme="minorHAnsi" w:eastAsiaTheme="minorEastAsia" w:hAnsiTheme="minorHAnsi" w:cstheme="minorBidi"/>
          <w:b w:val="0"/>
          <w:bCs w:val="0"/>
          <w:color w:val="auto"/>
        </w:rPr>
        <w:commentReference w:id="40"/>
      </w:r>
    </w:p>
    <w:p w:rsidR="005A24FB" w:rsidRDefault="005A24FB" w:rsidP="0087414C">
      <w:pPr>
        <w:pStyle w:val="Heading3"/>
        <w:spacing w:line="480" w:lineRule="auto"/>
        <w:rPr>
          <w:ins w:id="41" w:author="Simon Travers" w:date="2013-10-10T10:02:00Z"/>
        </w:rPr>
      </w:pPr>
    </w:p>
    <w:p w:rsidR="00B63CED" w:rsidRDefault="0087414C" w:rsidP="0087414C">
      <w:pPr>
        <w:pStyle w:val="Heading3"/>
        <w:spacing w:line="480" w:lineRule="auto"/>
      </w:pPr>
      <w:r>
        <w:t>3.3 Result</w:t>
      </w:r>
    </w:p>
    <w:p w:rsidR="009C5C58" w:rsidRDefault="00F32DAC" w:rsidP="0087414C">
      <w:pPr>
        <w:spacing w:line="480" w:lineRule="auto"/>
        <w:jc w:val="both"/>
      </w:pPr>
      <w:commentRangeStart w:id="42"/>
      <w:r>
        <w:t>Two datasets (Run1 and Run2), each containing four HIV infected</w:t>
      </w:r>
      <w:r w:rsidR="00494137">
        <w:t xml:space="preserve"> patients</w:t>
      </w:r>
      <w:r>
        <w:t xml:space="preserve">, are obtained from a study to analyze vaccine response in HIV subtype C (The result will be published elsewhere). Four amplicons </w:t>
      </w:r>
      <w:proofErr w:type="spellStart"/>
      <w:r>
        <w:rPr>
          <w:i/>
        </w:rPr>
        <w:t>env</w:t>
      </w:r>
      <w:proofErr w:type="spellEnd"/>
      <w:r>
        <w:t xml:space="preserve">, gag54, </w:t>
      </w:r>
      <w:r>
        <w:rPr>
          <w:i/>
        </w:rPr>
        <w:t>gag</w:t>
      </w:r>
      <w:r>
        <w:t xml:space="preserve">472, and </w:t>
      </w:r>
      <w:r>
        <w:rPr>
          <w:i/>
        </w:rPr>
        <w:t>nef</w:t>
      </w:r>
      <w:r w:rsidRPr="006C228A">
        <w:t>23</w:t>
      </w:r>
      <w:r>
        <w:t xml:space="preserve"> are amplified using subtype C specified primers assoc</w:t>
      </w:r>
      <w:r w:rsidR="009C5C58">
        <w:t>iated to a unique Primer ID.</w:t>
      </w:r>
      <w:commentRangeEnd w:id="42"/>
      <w:r w:rsidR="003B45FD">
        <w:rPr>
          <w:rStyle w:val="CommentReference"/>
        </w:rPr>
        <w:commentReference w:id="42"/>
      </w:r>
    </w:p>
    <w:p w:rsidR="006E7848" w:rsidRDefault="00F32DAC" w:rsidP="00F32DAC">
      <w:pPr>
        <w:spacing w:line="480" w:lineRule="auto"/>
        <w:jc w:val="both"/>
      </w:pPr>
      <w:r>
        <w:t xml:space="preserve">Datasets Run1 and Run2 are analyzed </w:t>
      </w:r>
      <w:r w:rsidR="00D97613">
        <w:t>using PIDA</w:t>
      </w:r>
      <w:r>
        <w:t>. Dataset Run1 contains 1,25,865 raw sequence reads. A total of 10808 (8.59%) sequences are dis</w:t>
      </w:r>
      <w:r w:rsidR="006E7848">
        <w:t>carded in the demultiplex step.</w:t>
      </w:r>
      <w:r w:rsidR="00CF3AF5">
        <w:t xml:space="preserve"> The number of sequences </w:t>
      </w:r>
      <w:proofErr w:type="spellStart"/>
      <w:r w:rsidR="00CF3AF5">
        <w:t>demultiplexed</w:t>
      </w:r>
      <w:proofErr w:type="spellEnd"/>
      <w:r w:rsidR="00CF3AF5">
        <w:t xml:space="preserve"> by using information tags MID and amplicon primer only is shown in figure 3.3 (A) and </w:t>
      </w:r>
      <w:r w:rsidR="00510BD7">
        <w:t xml:space="preserve">the final number of </w:t>
      </w:r>
      <w:r w:rsidR="00494137">
        <w:t xml:space="preserve">consensus </w:t>
      </w:r>
      <w:r w:rsidR="00510BD7">
        <w:t>sequences after binning</w:t>
      </w:r>
      <w:r w:rsidR="00CF3AF5">
        <w:t xml:space="preserve"> further using Primer ID tag is shown in figure 3.3 (</w:t>
      </w:r>
      <w:commentRangeStart w:id="43"/>
      <w:r w:rsidR="00CF3AF5">
        <w:t>B</w:t>
      </w:r>
      <w:commentRangeEnd w:id="43"/>
      <w:r w:rsidR="004C2040">
        <w:rPr>
          <w:rStyle w:val="CommentReference"/>
        </w:rPr>
        <w:commentReference w:id="43"/>
      </w:r>
      <w:r w:rsidR="00CF3AF5">
        <w:t xml:space="preserve">). </w:t>
      </w:r>
    </w:p>
    <w:p w:rsidR="00F32DAC" w:rsidRDefault="00F32DAC" w:rsidP="00F32DAC">
      <w:pPr>
        <w:spacing w:line="480" w:lineRule="auto"/>
        <w:jc w:val="both"/>
      </w:pPr>
    </w:p>
    <w:p w:rsidR="00F32DAC" w:rsidRDefault="00F32DAC" w:rsidP="00F32DAC">
      <w:pPr>
        <w:spacing w:line="480" w:lineRule="auto"/>
        <w:jc w:val="both"/>
      </w:pPr>
    </w:p>
    <w:p w:rsidR="0087414C" w:rsidRDefault="00223DD5" w:rsidP="0087414C">
      <w:pPr>
        <w:spacing w:line="480" w:lineRule="auto"/>
        <w:jc w:val="center"/>
      </w:pPr>
      <w:r>
        <w:rPr>
          <w:noProof/>
          <w:lang w:eastAsia="en-US"/>
        </w:rPr>
        <w:drawing>
          <wp:inline distT="0" distB="0" distL="0" distR="0">
            <wp:extent cx="4126551" cy="5740400"/>
            <wp:effectExtent l="0" t="0" r="0" b="0"/>
            <wp:docPr id="9" name="Picture 8" descr="Seq2Res_primerid_pipeline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pipeline_flow.pdf"/>
                    <pic:cNvPicPr/>
                  </pic:nvPicPr>
                  <pic:blipFill>
                    <a:blip r:embed="rId7"/>
                    <a:srcRect l="15483" t="3367" r="5955" b="19358"/>
                    <a:stretch>
                      <a:fillRect/>
                    </a:stretch>
                  </pic:blipFill>
                  <pic:spPr>
                    <a:xfrm>
                      <a:off x="0" y="0"/>
                      <a:ext cx="4126551" cy="5740400"/>
                    </a:xfrm>
                    <a:prstGeom prst="rect">
                      <a:avLst/>
                    </a:prstGeom>
                  </pic:spPr>
                </pic:pic>
              </a:graphicData>
            </a:graphic>
          </wp:inline>
        </w:drawing>
      </w:r>
    </w:p>
    <w:p w:rsidR="0087414C" w:rsidRDefault="0087414C" w:rsidP="00F32DAC">
      <w:pPr>
        <w:spacing w:line="480" w:lineRule="auto"/>
        <w:jc w:val="both"/>
      </w:pPr>
    </w:p>
    <w:p w:rsidR="00F32DAC" w:rsidRDefault="0087414C" w:rsidP="00F32DAC">
      <w:pPr>
        <w:spacing w:line="480" w:lineRule="auto"/>
        <w:jc w:val="both"/>
      </w:pPr>
      <w:r>
        <w:t xml:space="preserve">Figure 3.2: The logical flow of the </w:t>
      </w:r>
      <w:r w:rsidR="00AC043D">
        <w:t xml:space="preserve">PIDA </w:t>
      </w:r>
      <w:r>
        <w:t xml:space="preserve">algorithm to process raw sequence data generated with Primer ID </w:t>
      </w:r>
      <w:commentRangeStart w:id="44"/>
      <w:r>
        <w:t xml:space="preserve">technology </w:t>
      </w:r>
      <w:commentRangeEnd w:id="44"/>
      <w:r w:rsidR="00886216">
        <w:rPr>
          <w:rStyle w:val="CommentReference"/>
        </w:rPr>
        <w:commentReference w:id="44"/>
      </w:r>
      <w:r>
        <w:t>into generation of consensus sequence.</w:t>
      </w:r>
    </w:p>
    <w:p w:rsidR="00E853F4" w:rsidRDefault="0087414C" w:rsidP="00510BD7">
      <w:pPr>
        <w:pStyle w:val="Heading3"/>
        <w:spacing w:line="480" w:lineRule="auto"/>
      </w:pPr>
      <w:r>
        <w:br w:type="page"/>
      </w:r>
      <w:r w:rsidR="00CF3AF5">
        <w:rPr>
          <w:noProof/>
          <w:lang w:eastAsia="en-US"/>
        </w:rPr>
        <w:drawing>
          <wp:inline distT="0" distB="0" distL="0" distR="0">
            <wp:extent cx="4445840" cy="5676900"/>
            <wp:effectExtent l="25400" t="0" r="0" b="0"/>
            <wp:docPr id="10" name="Picture 9" descr="PrimerID_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ID_figure.pdf"/>
                    <pic:cNvPicPr/>
                  </pic:nvPicPr>
                  <pic:blipFill>
                    <a:blip r:embed="rId8"/>
                    <a:srcRect l="7146" t="3367" r="8337" b="20199"/>
                    <a:stretch>
                      <a:fillRect/>
                    </a:stretch>
                  </pic:blipFill>
                  <pic:spPr>
                    <a:xfrm>
                      <a:off x="0" y="0"/>
                      <a:ext cx="4445840" cy="5676900"/>
                    </a:xfrm>
                    <a:prstGeom prst="rect">
                      <a:avLst/>
                    </a:prstGeom>
                  </pic:spPr>
                </pic:pic>
              </a:graphicData>
            </a:graphic>
          </wp:inline>
        </w:drawing>
      </w:r>
    </w:p>
    <w:p w:rsidR="00E853F4" w:rsidRDefault="00E853F4" w:rsidP="005F7C60">
      <w:pPr>
        <w:spacing w:line="480" w:lineRule="auto"/>
      </w:pPr>
    </w:p>
    <w:p w:rsidR="00AF5C8E" w:rsidRDefault="00E853F4" w:rsidP="005F7C60">
      <w:pPr>
        <w:spacing w:line="480" w:lineRule="auto"/>
        <w:sectPr w:rsidR="00AF5C8E">
          <w:pgSz w:w="11899" w:h="16838"/>
          <w:pgMar w:top="1440" w:right="1800" w:bottom="1440" w:left="1800" w:header="708" w:footer="708" w:gutter="0"/>
          <w:cols w:space="708"/>
        </w:sectPr>
      </w:pPr>
      <w:r>
        <w:t>Fig</w:t>
      </w:r>
      <w:r w:rsidR="00F32DAC">
        <w:t>ure</w:t>
      </w:r>
      <w:r>
        <w:t xml:space="preserve"> </w:t>
      </w:r>
      <w:r w:rsidR="000B5075">
        <w:t>3</w:t>
      </w:r>
      <w:r w:rsidR="00CF3AF5">
        <w:t>.3</w:t>
      </w:r>
      <w:r>
        <w:t>: Differences in data analysis using sequences generated with and without the use of Primer ID.</w:t>
      </w:r>
      <w:r w:rsidR="005402E1">
        <w:t xml:space="preserve"> A</w:t>
      </w:r>
      <w:r w:rsidR="0020132A">
        <w:t>) Sequence distribution a</w:t>
      </w:r>
      <w:r w:rsidR="009C1720">
        <w:t xml:space="preserve">fter </w:t>
      </w:r>
      <w:proofErr w:type="spellStart"/>
      <w:r w:rsidR="009C1720">
        <w:t>demultiplexing</w:t>
      </w:r>
      <w:proofErr w:type="spellEnd"/>
      <w:r w:rsidR="009C1720">
        <w:t xml:space="preserve"> by sample</w:t>
      </w:r>
      <w:r w:rsidR="0020132A">
        <w:t xml:space="preserve"> and genomic region. This data would be used in downstream analysis, if no Primer ID were added </w:t>
      </w:r>
      <w:r w:rsidR="000B5075">
        <w:t>in reverse transcription</w:t>
      </w:r>
      <w:r w:rsidR="0020132A">
        <w:t>. Sequences with same Primer ID are multiple aligned and a consensus sequence is generated. B) Consensus sequence distributi</w:t>
      </w:r>
      <w:r w:rsidR="00684352">
        <w:t>on by sample and genomic region generated using Primer ID information.</w:t>
      </w:r>
    </w:p>
    <w:p w:rsidR="004814F2" w:rsidRDefault="004623A6" w:rsidP="00604C4F">
      <w:pPr>
        <w:spacing w:line="480" w:lineRule="auto"/>
        <w:jc w:val="both"/>
        <w:rPr>
          <w:b/>
        </w:rPr>
      </w:pPr>
      <w:r>
        <w:rPr>
          <w:b/>
        </w:rPr>
        <w:t>3.3.1 Loss</w:t>
      </w:r>
      <w:r w:rsidR="004814F2">
        <w:rPr>
          <w:b/>
        </w:rPr>
        <w:t xml:space="preserve"> of HIV-1 Variants </w:t>
      </w:r>
      <w:r w:rsidR="009157B7">
        <w:rPr>
          <w:b/>
        </w:rPr>
        <w:t>using Primer ID</w:t>
      </w:r>
    </w:p>
    <w:p w:rsidR="004814F2" w:rsidRPr="009157B7" w:rsidRDefault="009D00EF" w:rsidP="00604C4F">
      <w:pPr>
        <w:spacing w:line="480" w:lineRule="auto"/>
        <w:jc w:val="both"/>
      </w:pPr>
      <w:r>
        <w:t xml:space="preserve">The </w:t>
      </w:r>
      <w:r w:rsidR="009157B7">
        <w:t xml:space="preserve">PIDA </w:t>
      </w:r>
      <w:r>
        <w:t xml:space="preserve">algorithm </w:t>
      </w:r>
      <w:r w:rsidR="009157B7">
        <w:t xml:space="preserve">generated a total of 4704 consensus sequences for dataset Run1. However, the number of sequences with unique combinations of information tags is much higher than the number of final consensus sequences. A total of </w:t>
      </w:r>
      <w:r w:rsidR="009157B7" w:rsidRPr="009157B7">
        <w:t xml:space="preserve">7542 </w:t>
      </w:r>
      <w:r w:rsidR="009157B7">
        <w:t>unique combination of information tags</w:t>
      </w:r>
      <w:r w:rsidR="00AC7001">
        <w:t>, each representing one sequence and a total of</w:t>
      </w:r>
      <w:r w:rsidR="009157B7" w:rsidRPr="009157B7">
        <w:t xml:space="preserve"> 3030 </w:t>
      </w:r>
      <w:r w:rsidR="00AC7001">
        <w:t xml:space="preserve">unique combination of information tags, each representing two sequences are discarded as the number of sequence they represent is below the minimum number of sequence required for consensus </w:t>
      </w:r>
      <w:r w:rsidR="00494137">
        <w:t xml:space="preserve">sequence </w:t>
      </w:r>
      <w:r w:rsidR="00AC7001">
        <w:t>generation. As each unique combination of tags represent a unique HIV-1 variant</w:t>
      </w:r>
      <w:r>
        <w:t>, a total of 10572 (</w:t>
      </w:r>
      <w:r w:rsidR="005B4106">
        <w:t>7542 + 3030</w:t>
      </w:r>
      <w:r>
        <w:t>) viral RNA seq</w:t>
      </w:r>
      <w:r w:rsidR="005B4106">
        <w:t>uences are lost in the analysis as these RNA template</w:t>
      </w:r>
      <w:r>
        <w:t xml:space="preserve"> sequences were not amplified at the PCR step before ultra-deep sequencing.</w:t>
      </w:r>
    </w:p>
    <w:p w:rsidR="00AF42E4" w:rsidRDefault="00AF42E4" w:rsidP="00604C4F">
      <w:pPr>
        <w:spacing w:line="480" w:lineRule="auto"/>
        <w:jc w:val="both"/>
        <w:rPr>
          <w:b/>
        </w:rPr>
      </w:pPr>
      <w:r>
        <w:rPr>
          <w:b/>
        </w:rPr>
        <w:t xml:space="preserve">3.3.2 </w:t>
      </w:r>
      <w:r w:rsidR="00494137">
        <w:rPr>
          <w:b/>
        </w:rPr>
        <w:t>Disproportion between number of sequences and consensus sequences</w:t>
      </w:r>
    </w:p>
    <w:p w:rsidR="004B76EC" w:rsidRDefault="004B76EC" w:rsidP="00604C4F">
      <w:pPr>
        <w:spacing w:line="480" w:lineRule="auto"/>
        <w:jc w:val="both"/>
      </w:pPr>
      <w:r>
        <w:t>We observe that patient</w:t>
      </w:r>
      <w:r w:rsidR="00AF42E4">
        <w:t xml:space="preserve"> A has the </w:t>
      </w:r>
      <w:r w:rsidR="00494137">
        <w:t>highest</w:t>
      </w:r>
      <w:r w:rsidR="00AF42E4">
        <w:t xml:space="preserve"> number of </w:t>
      </w:r>
      <w:r w:rsidR="00494137">
        <w:t xml:space="preserve">individual </w:t>
      </w:r>
      <w:r w:rsidR="00AF42E4">
        <w:t xml:space="preserve">sequences (19700) in </w:t>
      </w:r>
      <w:proofErr w:type="spellStart"/>
      <w:r w:rsidR="00AF42E4" w:rsidRPr="00714B66">
        <w:rPr>
          <w:i/>
        </w:rPr>
        <w:t>env</w:t>
      </w:r>
      <w:proofErr w:type="spellEnd"/>
      <w:r w:rsidR="00AF42E4">
        <w:t xml:space="preserve"> gene. Consensus sequence generation from the</w:t>
      </w:r>
      <w:r w:rsidR="00494137">
        <w:t>se sequences showed</w:t>
      </w:r>
      <w:r w:rsidR="00AF42E4">
        <w:t xml:space="preserve"> it sampled only 256 viral RNA templates. On the other hand, patient B </w:t>
      </w:r>
      <w:proofErr w:type="spellStart"/>
      <w:r w:rsidR="00AF42E4" w:rsidRPr="00714B66">
        <w:rPr>
          <w:i/>
        </w:rPr>
        <w:t>env</w:t>
      </w:r>
      <w:proofErr w:type="spellEnd"/>
      <w:r w:rsidR="00AF42E4">
        <w:t xml:space="preserve"> amplicon has only 6201 </w:t>
      </w:r>
      <w:r w:rsidR="00494137">
        <w:t xml:space="preserve">individual </w:t>
      </w:r>
      <w:r w:rsidR="00AF42E4">
        <w:t xml:space="preserve">sequences, significantly less than patient A’s </w:t>
      </w:r>
      <w:proofErr w:type="spellStart"/>
      <w:r w:rsidR="00AF42E4" w:rsidRPr="00F65056">
        <w:rPr>
          <w:i/>
        </w:rPr>
        <w:t>env</w:t>
      </w:r>
      <w:proofErr w:type="spellEnd"/>
      <w:r w:rsidR="00AF42E4">
        <w:t xml:space="preserve"> amplicon but it sampled 1348 viral RNA templates. </w:t>
      </w:r>
      <w:r w:rsidR="00B54C36">
        <w:t xml:space="preserve">Similar </w:t>
      </w:r>
      <w:r w:rsidR="00125E9B">
        <w:t>disproportion</w:t>
      </w:r>
      <w:r w:rsidR="00B54C36">
        <w:t xml:space="preserve"> between number of individual sequences and consensus sequences were</w:t>
      </w:r>
      <w:r w:rsidR="00AF42E4">
        <w:t xml:space="preserve"> observed in other amplicons between different patients </w:t>
      </w:r>
      <w:r w:rsidR="00494137">
        <w:t>a</w:t>
      </w:r>
      <w:r w:rsidR="00125E9B">
        <w:t>nd within a patient. This shows</w:t>
      </w:r>
      <w:r w:rsidR="00494137">
        <w:t xml:space="preserve"> that</w:t>
      </w:r>
      <w:r w:rsidR="00AF42E4">
        <w:t xml:space="preserve"> higher the number of sequences does not </w:t>
      </w:r>
      <w:r w:rsidR="00125E9B">
        <w:t>sample out</w:t>
      </w:r>
      <w:r w:rsidR="00AF42E4">
        <w:t xml:space="preserve"> higher number of template viral RNA</w:t>
      </w:r>
      <w:r w:rsidR="00494137">
        <w:t>s</w:t>
      </w:r>
      <w:r w:rsidR="00AF42E4">
        <w:t>.</w:t>
      </w:r>
    </w:p>
    <w:p w:rsidR="004B76EC" w:rsidRDefault="004B76EC" w:rsidP="00604C4F">
      <w:pPr>
        <w:spacing w:line="480" w:lineRule="auto"/>
        <w:jc w:val="both"/>
        <w:rPr>
          <w:b/>
        </w:rPr>
      </w:pPr>
      <w:r w:rsidRPr="004B76EC">
        <w:rPr>
          <w:b/>
        </w:rPr>
        <w:t>3.3.3 Differential amplification</w:t>
      </w:r>
    </w:p>
    <w:p w:rsidR="00353669" w:rsidRPr="00790419" w:rsidRDefault="004B76EC" w:rsidP="00604C4F">
      <w:pPr>
        <w:spacing w:line="480" w:lineRule="auto"/>
        <w:jc w:val="both"/>
      </w:pPr>
      <w:r>
        <w:t>Tagging of viral RNA template with Primer ID has enabled to detect differential amplific</w:t>
      </w:r>
      <w:r w:rsidR="0033656D">
        <w:t>ation of original DNA templates in PCR.</w:t>
      </w:r>
      <w:r w:rsidR="007D3C94">
        <w:t xml:space="preserve"> As discussed in section 3.3.1, huge number of sequences was rejected because they were not amplified to the threshold number of sequences required to generate consensus sequences. However, </w:t>
      </w:r>
      <w:r w:rsidR="00463992">
        <w:t xml:space="preserve">there were </w:t>
      </w:r>
      <w:r w:rsidR="002C60D1">
        <w:t>unique combinations of information tags that represent huge number of sequences, which means those viral RNA template sequences were largely amplified</w:t>
      </w:r>
      <w:r w:rsidR="00BF2DF5">
        <w:t xml:space="preserve"> (Figure</w:t>
      </w:r>
      <w:r w:rsidR="00790419">
        <w:t xml:space="preserve"> 3.</w:t>
      </w:r>
      <w:r w:rsidR="00BF2DF5">
        <w:t>4</w:t>
      </w:r>
      <w:r w:rsidR="00790419">
        <w:t>)</w:t>
      </w:r>
      <w:r w:rsidR="002C60D1">
        <w:t xml:space="preserve">. </w:t>
      </w:r>
    </w:p>
    <w:p w:rsidR="00790419" w:rsidRDefault="00E85355" w:rsidP="00FE31F7">
      <w:pPr>
        <w:spacing w:line="480" w:lineRule="auto"/>
        <w:jc w:val="both"/>
        <w:rPr>
          <w:b/>
        </w:rPr>
      </w:pPr>
      <w:r>
        <w:rPr>
          <w:b/>
        </w:rPr>
        <w:t>3.3.4</w:t>
      </w:r>
      <w:r w:rsidR="00510BD7">
        <w:rPr>
          <w:b/>
        </w:rPr>
        <w:t xml:space="preserve"> </w:t>
      </w:r>
      <w:commentRangeStart w:id="45"/>
      <w:r w:rsidR="00510BD7">
        <w:rPr>
          <w:b/>
        </w:rPr>
        <w:t>Duplication of Primer IDs</w:t>
      </w:r>
      <w:commentRangeEnd w:id="45"/>
      <w:r w:rsidR="0001738C">
        <w:rPr>
          <w:rStyle w:val="CommentReference"/>
        </w:rPr>
        <w:commentReference w:id="45"/>
      </w:r>
    </w:p>
    <w:p w:rsidR="009E428F" w:rsidRDefault="00790419" w:rsidP="00F67469">
      <w:pPr>
        <w:spacing w:line="480" w:lineRule="auto"/>
        <w:jc w:val="both"/>
      </w:pPr>
      <w:r>
        <w:t>Primer IDs of 8 nucleotides</w:t>
      </w:r>
      <w:r w:rsidR="00FE31F7">
        <w:t>,</w:t>
      </w:r>
      <w:r>
        <w:t xml:space="preserve"> generated at random</w:t>
      </w:r>
      <w:r w:rsidR="00FE31F7">
        <w:t>,</w:t>
      </w:r>
      <w:r>
        <w:t xml:space="preserve"> </w:t>
      </w:r>
      <w:r w:rsidR="00FE31F7">
        <w:t>may have</w:t>
      </w:r>
      <w:r>
        <w:t xml:space="preserve"> a </w:t>
      </w:r>
      <w:r w:rsidR="00FE31F7">
        <w:t xml:space="preserve">chance that some </w:t>
      </w:r>
      <w:r>
        <w:t>Primer ID</w:t>
      </w:r>
      <w:r w:rsidR="00FE31F7">
        <w:t>s are generated</w:t>
      </w:r>
      <w:r>
        <w:t xml:space="preserve"> multiple times </w:t>
      </w:r>
      <w:r w:rsidR="00865684">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865684">
        <w:fldChar w:fldCharType="separate"/>
      </w:r>
      <w:r>
        <w:rPr>
          <w:noProof/>
        </w:rPr>
        <w:t>(Sheward et al., 2012)</w:t>
      </w:r>
      <w:r w:rsidR="00865684">
        <w:fldChar w:fldCharType="end"/>
      </w:r>
      <w:r>
        <w:t>.</w:t>
      </w:r>
      <w:r w:rsidR="00510BD7">
        <w:t xml:space="preserve">We observed that large number of Primer IDs is duplicated within a sample across the amplicons as pointed by </w:t>
      </w:r>
      <w:proofErr w:type="spellStart"/>
      <w:r w:rsidR="00510BD7">
        <w:t>Sheward</w:t>
      </w:r>
      <w:proofErr w:type="spellEnd"/>
      <w:r w:rsidR="00510BD7">
        <w:t xml:space="preserve"> </w:t>
      </w:r>
      <w:r w:rsidR="00865684">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865684">
        <w:fldChar w:fldCharType="separate"/>
      </w:r>
      <w:r w:rsidR="00510BD7">
        <w:rPr>
          <w:noProof/>
        </w:rPr>
        <w:t>(Sheward et al., 2012)</w:t>
      </w:r>
      <w:r w:rsidR="00865684">
        <w:fldChar w:fldCharType="end"/>
      </w:r>
      <w:r w:rsidR="00510BD7">
        <w:t xml:space="preserve"> (Table 3.1). It is observed that </w:t>
      </w:r>
      <w:r w:rsidR="00FE31F7">
        <w:t>huge number of</w:t>
      </w:r>
      <w:r w:rsidR="00510BD7">
        <w:t xml:space="preserve"> duplicated Primer IDs</w:t>
      </w:r>
      <w:r w:rsidR="00FE31F7">
        <w:t xml:space="preserve"> in a sample,</w:t>
      </w:r>
      <w:r w:rsidR="00510BD7">
        <w:t xml:space="preserve"> across the amplicons</w:t>
      </w:r>
      <w:r w:rsidR="00FE31F7">
        <w:t>,</w:t>
      </w:r>
      <w:r w:rsidR="00510BD7">
        <w:t xml:space="preserve"> represent </w:t>
      </w:r>
      <w:r w:rsidR="00FE31F7">
        <w:t>individual sequence that are not amplified</w:t>
      </w:r>
      <w:r w:rsidR="00510BD7">
        <w:t xml:space="preserve">. </w:t>
      </w:r>
      <w:r w:rsidR="00FE31F7">
        <w:t xml:space="preserve">Therefore, while filtering the sequences with the minimum number of sequences represent by a Primer ID in a particular sample, large </w:t>
      </w:r>
      <w:r w:rsidR="002C5A4E">
        <w:t>number of Primer IDs was</w:t>
      </w:r>
      <w:r w:rsidR="00FE31F7">
        <w:t xml:space="preserve"> discarded</w:t>
      </w:r>
      <w:r w:rsidR="00722D2E">
        <w:t xml:space="preserve"> (Figure 3.4</w:t>
      </w:r>
      <w:r w:rsidR="00510BD7">
        <w:t>).</w:t>
      </w:r>
      <w:r w:rsidR="002C5A4E">
        <w:t xml:space="preserve"> </w:t>
      </w:r>
    </w:p>
    <w:p w:rsidR="002C5A4E" w:rsidRDefault="00E85355" w:rsidP="00F67469">
      <w:pPr>
        <w:spacing w:line="480" w:lineRule="auto"/>
        <w:jc w:val="both"/>
      </w:pPr>
      <w:r>
        <w:t>Comparative results were observed for Run2 dataset when analyzed with PIDA for the four point discussed above. (</w:t>
      </w:r>
      <w:proofErr w:type="gramStart"/>
      <w:r>
        <w:t>data</w:t>
      </w:r>
      <w:proofErr w:type="gramEnd"/>
      <w:r>
        <w:t xml:space="preserve"> not shown).</w:t>
      </w:r>
    </w:p>
    <w:p w:rsidR="002C5A4E" w:rsidRDefault="002C5A4E" w:rsidP="002C5A4E">
      <w:pPr>
        <w:pStyle w:val="Heading3"/>
        <w:spacing w:line="480" w:lineRule="auto"/>
      </w:pPr>
      <w:r>
        <w:t>3.4 Discussion</w:t>
      </w:r>
    </w:p>
    <w:p w:rsidR="002C5A4E" w:rsidRDefault="002C5A4E" w:rsidP="002C5A4E">
      <w:pPr>
        <w:spacing w:line="480" w:lineRule="auto"/>
        <w:jc w:val="both"/>
      </w:pPr>
      <w:r>
        <w:t xml:space="preserve">The Primer ID is relatively a new technology to correct PCR and other sequencing errors. The technology can be anticipated to be widely accepted in future high throughput sequencing involving highly heterogeneous population sample </w:t>
      </w:r>
      <w:r w:rsidR="00865684">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865684">
        <w:fldChar w:fldCharType="separate"/>
      </w:r>
      <w:r>
        <w:rPr>
          <w:noProof/>
        </w:rPr>
        <w:t>(Sheward et al., 2012)</w:t>
      </w:r>
      <w:r w:rsidR="00865684">
        <w:fldChar w:fldCharType="end"/>
      </w:r>
      <w:r>
        <w:t xml:space="preserve">. However, there are few issues related to choosing the Primer ID sequence length as pointed by </w:t>
      </w:r>
      <w:r w:rsidR="00865684">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865684">
        <w:fldChar w:fldCharType="separate"/>
      </w:r>
      <w:r>
        <w:rPr>
          <w:noProof/>
        </w:rPr>
        <w:t>(Sheward et al., 2012)</w:t>
      </w:r>
      <w:r w:rsidR="00865684">
        <w:fldChar w:fldCharType="end"/>
      </w:r>
      <w:r>
        <w:t xml:space="preserve">. A set of Primer ID of different combinations depends on length of degenerate bases in the ID. It is very rare to select a subset of unique IDs from a set of 65536 possibilities </w:t>
      </w:r>
      <w:r w:rsidR="00865684">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865684">
        <w:fldChar w:fldCharType="separate"/>
      </w:r>
      <w:r>
        <w:rPr>
          <w:noProof/>
        </w:rPr>
        <w:t>(Sheward et al., 2012)</w:t>
      </w:r>
      <w:r w:rsidR="00865684">
        <w:fldChar w:fldCharType="end"/>
      </w:r>
      <w:r>
        <w:t xml:space="preserve"> leading to duplication of the IDs, which was also observed in our analysis . </w:t>
      </w:r>
      <w:r w:rsidR="00722D2E">
        <w:t>Ultra-deep high throughput sequencing requires PCR amplification of the template viral cDNA sequences.</w:t>
      </w:r>
    </w:p>
    <w:p w:rsidR="000D7BF3" w:rsidRDefault="000D7BF3" w:rsidP="002C5A4E">
      <w:pPr>
        <w:spacing w:line="480" w:lineRule="auto"/>
        <w:jc w:val="both"/>
        <w:sectPr w:rsidR="000D7BF3">
          <w:pgSz w:w="11899" w:h="16838"/>
          <w:pgMar w:top="1440" w:right="1800" w:bottom="1440" w:left="1800" w:header="708" w:footer="708" w:gutter="0"/>
          <w:cols w:space="708"/>
        </w:sectPr>
      </w:pPr>
    </w:p>
    <w:p w:rsidR="007135BF" w:rsidRDefault="00BF2DF5" w:rsidP="00F67469">
      <w:pPr>
        <w:spacing w:line="480" w:lineRule="auto"/>
        <w:jc w:val="both"/>
      </w:pPr>
      <w:r>
        <w:rPr>
          <w:noProof/>
          <w:lang w:eastAsia="en-US"/>
        </w:rPr>
        <w:drawing>
          <wp:inline distT="0" distB="0" distL="0" distR="0">
            <wp:extent cx="5689600" cy="4094621"/>
            <wp:effectExtent l="25400" t="0" r="0" b="0"/>
            <wp:docPr id="18" name="Picture 17" descr="Seqcount_primer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count_primerid.pdf"/>
                    <pic:cNvPicPr/>
                  </pic:nvPicPr>
                  <pic:blipFill>
                    <a:blip r:embed="rId9"/>
                    <a:srcRect l="1683" t="1191" r="5891" b="4764"/>
                    <a:stretch>
                      <a:fillRect/>
                    </a:stretch>
                  </pic:blipFill>
                  <pic:spPr>
                    <a:xfrm>
                      <a:off x="0" y="0"/>
                      <a:ext cx="5699151" cy="4101494"/>
                    </a:xfrm>
                    <a:prstGeom prst="rect">
                      <a:avLst/>
                    </a:prstGeom>
                  </pic:spPr>
                </pic:pic>
              </a:graphicData>
            </a:graphic>
          </wp:inline>
        </w:drawing>
      </w:r>
    </w:p>
    <w:p w:rsidR="004F0388" w:rsidRDefault="00BF2DF5" w:rsidP="00F67469">
      <w:pPr>
        <w:spacing w:line="480" w:lineRule="auto"/>
        <w:jc w:val="both"/>
      </w:pPr>
      <w:r>
        <w:t xml:space="preserve">Figure 3.4: </w:t>
      </w:r>
      <w:r w:rsidR="004F0388">
        <w:t>Distribution of number of unique combinations of tags by number of individual sequences represented. A) Number of unique combinations of tags that represent one or two individual sequences. B) Number of unique combinations of tags that represent three or greater number of individual sequences.</w:t>
      </w:r>
      <w:r w:rsidR="00125E9B">
        <w:t xml:space="preserve"> The highest number of individual sequences represented by a combination of tags is 4705 individual sequences.</w:t>
      </w:r>
    </w:p>
    <w:tbl>
      <w:tblPr>
        <w:tblStyle w:val="TableGrid"/>
        <w:tblpPr w:leftFromText="180" w:rightFromText="180" w:vertAnchor="text" w:horzAnchor="page" w:tblpX="1909" w:tblpY="71"/>
        <w:tblW w:w="0" w:type="auto"/>
        <w:tblLayout w:type="fixed"/>
        <w:tblLook w:val="00A0"/>
      </w:tblPr>
      <w:tblGrid>
        <w:gridCol w:w="1303"/>
        <w:gridCol w:w="3597"/>
        <w:gridCol w:w="3615"/>
      </w:tblGrid>
      <w:tr w:rsidR="004F0388">
        <w:tc>
          <w:tcPr>
            <w:tcW w:w="1303" w:type="dxa"/>
          </w:tcPr>
          <w:p w:rsidR="004F0388" w:rsidRDefault="004F0388" w:rsidP="00FE31F7">
            <w:r>
              <w:t>Sample</w:t>
            </w:r>
          </w:p>
        </w:tc>
        <w:tc>
          <w:tcPr>
            <w:tcW w:w="3597" w:type="dxa"/>
          </w:tcPr>
          <w:p w:rsidR="004F0388" w:rsidRPr="008D44BB" w:rsidRDefault="00FE31F7" w:rsidP="00FE31F7">
            <w:r>
              <w:t xml:space="preserve">Number of </w:t>
            </w:r>
            <w:r w:rsidR="004F0388">
              <w:t>D</w:t>
            </w:r>
            <w:r w:rsidR="004F0388" w:rsidRPr="008D44BB">
              <w:t>uplicated Primer IDs</w:t>
            </w:r>
            <w:r w:rsidR="004F0388">
              <w:t xml:space="preserve"> before filtering by threshold number of sequences</w:t>
            </w:r>
          </w:p>
        </w:tc>
        <w:tc>
          <w:tcPr>
            <w:tcW w:w="3615" w:type="dxa"/>
          </w:tcPr>
          <w:p w:rsidR="004F0388" w:rsidRDefault="00FE31F7" w:rsidP="00FE31F7">
            <w:r>
              <w:t xml:space="preserve">Number of </w:t>
            </w:r>
            <w:r w:rsidR="004F0388">
              <w:t>Duplicated Primer IDs after filtering by threshold number of sequences</w:t>
            </w:r>
          </w:p>
        </w:tc>
      </w:tr>
      <w:tr w:rsidR="004F0388">
        <w:tc>
          <w:tcPr>
            <w:tcW w:w="1303" w:type="dxa"/>
          </w:tcPr>
          <w:p w:rsidR="004F0388" w:rsidRDefault="004F0388" w:rsidP="00FE31F7">
            <w:r>
              <w:t>Patient A</w:t>
            </w:r>
          </w:p>
        </w:tc>
        <w:tc>
          <w:tcPr>
            <w:tcW w:w="3597" w:type="dxa"/>
          </w:tcPr>
          <w:p w:rsidR="004F0388" w:rsidRDefault="004F0388" w:rsidP="00FE31F7">
            <w:pPr>
              <w:jc w:val="center"/>
            </w:pPr>
            <w:r>
              <w:t>77</w:t>
            </w:r>
          </w:p>
        </w:tc>
        <w:tc>
          <w:tcPr>
            <w:tcW w:w="3615" w:type="dxa"/>
          </w:tcPr>
          <w:p w:rsidR="004F0388" w:rsidRDefault="004F0388" w:rsidP="00FE31F7">
            <w:pPr>
              <w:jc w:val="center"/>
            </w:pPr>
            <w:r>
              <w:t>8</w:t>
            </w:r>
          </w:p>
        </w:tc>
      </w:tr>
      <w:tr w:rsidR="004F0388">
        <w:tc>
          <w:tcPr>
            <w:tcW w:w="1303" w:type="dxa"/>
          </w:tcPr>
          <w:p w:rsidR="004F0388" w:rsidRDefault="004F0388" w:rsidP="00FE31F7">
            <w:r>
              <w:t>Patient B</w:t>
            </w:r>
          </w:p>
        </w:tc>
        <w:tc>
          <w:tcPr>
            <w:tcW w:w="3597" w:type="dxa"/>
          </w:tcPr>
          <w:p w:rsidR="004F0388" w:rsidRDefault="004F0388" w:rsidP="00FE31F7">
            <w:pPr>
              <w:jc w:val="center"/>
            </w:pPr>
            <w:r>
              <w:t>1103</w:t>
            </w:r>
          </w:p>
        </w:tc>
        <w:tc>
          <w:tcPr>
            <w:tcW w:w="3615" w:type="dxa"/>
          </w:tcPr>
          <w:p w:rsidR="004F0388" w:rsidRDefault="004F0388" w:rsidP="00FE31F7">
            <w:pPr>
              <w:jc w:val="center"/>
            </w:pPr>
            <w:r>
              <w:t>64</w:t>
            </w:r>
          </w:p>
        </w:tc>
      </w:tr>
      <w:tr w:rsidR="004F0388">
        <w:tc>
          <w:tcPr>
            <w:tcW w:w="1303" w:type="dxa"/>
          </w:tcPr>
          <w:p w:rsidR="004F0388" w:rsidRDefault="004F0388" w:rsidP="00FE31F7">
            <w:r>
              <w:t>Patient C</w:t>
            </w:r>
          </w:p>
        </w:tc>
        <w:tc>
          <w:tcPr>
            <w:tcW w:w="3597" w:type="dxa"/>
          </w:tcPr>
          <w:p w:rsidR="004F0388" w:rsidRDefault="004F0388" w:rsidP="00FE31F7">
            <w:pPr>
              <w:jc w:val="center"/>
            </w:pPr>
            <w:r>
              <w:t>44</w:t>
            </w:r>
          </w:p>
        </w:tc>
        <w:tc>
          <w:tcPr>
            <w:tcW w:w="3615" w:type="dxa"/>
          </w:tcPr>
          <w:p w:rsidR="004F0388" w:rsidRDefault="004F0388" w:rsidP="00FE31F7">
            <w:pPr>
              <w:jc w:val="center"/>
            </w:pPr>
            <w:r>
              <w:t>5</w:t>
            </w:r>
          </w:p>
        </w:tc>
      </w:tr>
      <w:tr w:rsidR="004F0388">
        <w:tc>
          <w:tcPr>
            <w:tcW w:w="1303" w:type="dxa"/>
          </w:tcPr>
          <w:p w:rsidR="004F0388" w:rsidRDefault="004F0388" w:rsidP="00FE31F7">
            <w:r>
              <w:t>Patient D</w:t>
            </w:r>
          </w:p>
        </w:tc>
        <w:tc>
          <w:tcPr>
            <w:tcW w:w="3597" w:type="dxa"/>
          </w:tcPr>
          <w:p w:rsidR="004F0388" w:rsidRDefault="004F0388" w:rsidP="00FE31F7">
            <w:pPr>
              <w:jc w:val="center"/>
            </w:pPr>
            <w:r>
              <w:t>75</w:t>
            </w:r>
          </w:p>
        </w:tc>
        <w:tc>
          <w:tcPr>
            <w:tcW w:w="3615" w:type="dxa"/>
          </w:tcPr>
          <w:p w:rsidR="004F0388" w:rsidRDefault="004F0388" w:rsidP="00FE31F7">
            <w:pPr>
              <w:jc w:val="center"/>
            </w:pPr>
            <w:r>
              <w:t>7</w:t>
            </w:r>
          </w:p>
        </w:tc>
      </w:tr>
    </w:tbl>
    <w:p w:rsidR="000F1E45" w:rsidRDefault="000F1E45" w:rsidP="00F67469">
      <w:pPr>
        <w:spacing w:line="480" w:lineRule="auto"/>
        <w:jc w:val="both"/>
      </w:pPr>
    </w:p>
    <w:p w:rsidR="00F67469" w:rsidRDefault="008D44BB" w:rsidP="00642E49">
      <w:pPr>
        <w:spacing w:line="480" w:lineRule="auto"/>
        <w:jc w:val="both"/>
      </w:pPr>
      <w:r>
        <w:t xml:space="preserve">Table 3.1: </w:t>
      </w:r>
      <w:r w:rsidR="00EA2B51">
        <w:t>The number of du</w:t>
      </w:r>
      <w:r w:rsidR="00FF425F">
        <w:t>plicated Primer IDs in samples before</w:t>
      </w:r>
      <w:r w:rsidR="008F527D">
        <w:t xml:space="preserve"> and after</w:t>
      </w:r>
      <w:r w:rsidR="00FF425F">
        <w:t xml:space="preserve"> </w:t>
      </w:r>
      <w:r w:rsidR="00655FE8">
        <w:t>filtering the Primer IDs representing less than three sequences</w:t>
      </w:r>
      <w:r w:rsidR="00FF425F">
        <w:t>.</w:t>
      </w:r>
      <w:r w:rsidR="00EA2B51">
        <w:t xml:space="preserve"> </w:t>
      </w:r>
    </w:p>
    <w:p w:rsidR="008D44BB" w:rsidRDefault="008D44BB" w:rsidP="00DE3E32">
      <w:pPr>
        <w:spacing w:line="480" w:lineRule="auto"/>
        <w:jc w:val="both"/>
      </w:pPr>
    </w:p>
    <w:p w:rsidR="009E428F" w:rsidRDefault="00513560" w:rsidP="009E428F">
      <w:pPr>
        <w:spacing w:line="480" w:lineRule="auto"/>
        <w:jc w:val="both"/>
      </w:pPr>
      <w:r>
        <w:t xml:space="preserve">However, the primary concern in PCR is that large number of templates </w:t>
      </w:r>
      <w:r w:rsidR="000D5872">
        <w:t>do</w:t>
      </w:r>
      <w:r w:rsidR="00860CA7">
        <w:t>es</w:t>
      </w:r>
      <w:r w:rsidR="000D5872">
        <w:t xml:space="preserve"> not get</w:t>
      </w:r>
      <w:r>
        <w:t xml:space="preserve"> amplified at all</w:t>
      </w:r>
      <w:r w:rsidR="00925624">
        <w:t xml:space="preserve"> </w:t>
      </w:r>
      <w:r w:rsidR="00865684">
        <w:fldChar w:fldCharType="begin"/>
      </w:r>
      <w:r w:rsidR="00584850">
        <w:instrText xml:space="preserve"> ADDIN EN.CITE &lt;EndNote&gt;&lt;Cite&gt;&lt;Author&gt;Storhoff&lt;/Author&gt;&lt;Year&gt;2004&lt;/Year&gt;&lt;RecNum&gt;1230&lt;/RecNum&gt;&lt;record&gt;&lt;rec-number&gt;1230&lt;/rec-number&gt;&lt;foreign-keys&gt;&lt;key app="EN" db-id="fp25zzvrxrd9vke5zxqp9stbssprwstvdddz"&gt;1230&lt;/key&gt;&lt;/foreign-keys&gt;&lt;ref-type name="Journal Article"&gt;17&lt;/ref-type&gt;&lt;contributors&gt;&lt;authors&gt;&lt;author&gt;Storhoff, J. J.&lt;/author&gt;&lt;author&gt;Lucas, A. D.&lt;/author&gt;&lt;author&gt;Garimella, V.&lt;/author&gt;&lt;author&gt;Bao, Y. P.&lt;/author&gt;&lt;author&gt;Muller, U. R.&lt;/author&gt;&lt;/authors&gt;&lt;/contributors&gt;&lt;auth-address&gt;Department of Applied Science, Nanosphere, Inc., 4088 Commercial Avenue, Northbrook, Illinois 60062, USA. jstorfhoff@nanosphere.com&lt;/auth-address&gt;&lt;titles&gt;&lt;title&gt;Homogeneous detection of unamplified genomic DNA sequences based on colorimetric scatter of gold nanoparticle probes&lt;/title&gt;&lt;secondary-title&gt;Nat Biotechnol&lt;/secondary-title&gt;&lt;/titles&gt;&lt;periodical&gt;&lt;full-title&gt;Nat Biotechnol&lt;/full-title&gt;&lt;/periodical&gt;&lt;pages&gt;883-7&lt;/pages&gt;&lt;volume&gt;22&lt;/volume&gt;&lt;number&gt;7&lt;/number&gt;&lt;edition&gt;2004/06/01&lt;/edition&gt;&lt;keywords&gt;&lt;keyword&gt;Bacterial Proteins/analysis/chemistry/genetics&lt;/keyword&gt;&lt;keyword&gt;Colorimetry/*methods&lt;/keyword&gt;&lt;keyword&gt;DNA/*analysis&lt;/keyword&gt;&lt;keyword&gt;DNA Probes/*chemistry&lt;/keyword&gt;&lt;keyword&gt;Genomics/methods&lt;/keyword&gt;&lt;keyword&gt;Gold/*chemistry&lt;/keyword&gt;&lt;keyword&gt;Microchemistry/methods&lt;/keyword&gt;&lt;keyword&gt;Nanostructures/chemistry&lt;/keyword&gt;&lt;keyword&gt;Sequence Analysis, DNA/*methods&lt;/keyword&gt;&lt;keyword&gt;Staphylococcus aureus/chemistry/genetics&lt;/keyword&gt;&lt;/keywords&gt;&lt;dates&gt;&lt;year&gt;2004&lt;/year&gt;&lt;pub-dates&gt;&lt;date&gt;Jul&lt;/date&gt;&lt;/pub-dates&gt;&lt;/dates&gt;&lt;isbn&gt;1087-0156 (Print)&amp;#xD;1087-0156 (Linking)&lt;/isbn&gt;&lt;accession-num&gt;15170215&lt;/accession-num&gt;&lt;urls&gt;&lt;related-urls&gt;&lt;url&gt;http://www.ncbi.nlm.nih.gov/entrez/query.fcgi?cmd=Retrieve&amp;amp;db=PubMed&amp;amp;dopt=Citation&amp;amp;list_uids=15170215&lt;/url&gt;&lt;/related-urls&gt;&lt;/urls&gt;&lt;custom2&gt;1201475&lt;/custom2&gt;&lt;electronic-resource-num&gt;10.1038/nbt977&amp;#xD;nbt977 [pii]&lt;/electronic-resource-num&gt;&lt;language&gt;eng&lt;/language&gt;&lt;/record&gt;&lt;/Cite&gt;&lt;/EndNote&gt;</w:instrText>
      </w:r>
      <w:r w:rsidR="00865684">
        <w:fldChar w:fldCharType="separate"/>
      </w:r>
      <w:r w:rsidR="00E80581">
        <w:rPr>
          <w:noProof/>
        </w:rPr>
        <w:t>(Storhoff et al., 2004)</w:t>
      </w:r>
      <w:r w:rsidR="00865684">
        <w:fldChar w:fldCharType="end"/>
      </w:r>
      <w:r>
        <w:t xml:space="preserve">. </w:t>
      </w:r>
      <w:r w:rsidR="00860CA7">
        <w:t>The cause for this effect is attributed to bias in template annealing</w:t>
      </w:r>
      <w:r w:rsidR="00C43531">
        <w:t xml:space="preserve"> only with perfect match </w:t>
      </w:r>
      <w:r w:rsidR="00865684">
        <w:fldChar w:fldCharType="begin"/>
      </w:r>
      <w:r w:rsidR="00584850">
        <w:instrText xml:space="preserve"> ADDIN EN.CITE &lt;EndNote&gt;&lt;Cite&gt;&lt;Author&gt;Sipos&lt;/Author&gt;&lt;Year&gt;2007&lt;/Year&gt;&lt;RecNum&gt;1228&lt;/RecNum&gt;&lt;record&gt;&lt;rec-number&gt;1228&lt;/rec-number&gt;&lt;foreign-keys&gt;&lt;key app="EN" db-id="fp25zzvrxrd9vke5zxqp9stbssprwstvdddz"&gt;1228&lt;/key&gt;&lt;/foreign-keys&gt;&lt;ref-type name="Journal Article"&gt;17&lt;/ref-type&gt;&lt;contributors&gt;&lt;authors&gt;&lt;author&gt;Sipos, R.&lt;/author&gt;&lt;author&gt;Szekely, A. J.&lt;/author&gt;&lt;author&gt;Palatinszky, M.&lt;/author&gt;&lt;author&gt;Revesz, S.&lt;/author&gt;&lt;author&gt;Marialigeti, K.&lt;/author&gt;&lt;author&gt;Nikolausz, M.&lt;/author&gt;&lt;/authors&gt;&lt;/contributors&gt;&lt;auth-address&gt;Department of Microbiology, Eotvos Lorand University of Science, Budapest, Hungary.&lt;/auth-address&gt;&lt;titles&gt;&lt;title&gt;Effect of primer mismatch, annealing temperature and PCR cycle number on 16S rRNA gene-targetting bacterial community analysis&lt;/title&gt;&lt;secondary-title&gt;FEMS Microbiol Ecol&lt;/secondary-title&gt;&lt;/titles&gt;&lt;periodical&gt;&lt;full-title&gt;FEMS Microbiol Ecol&lt;/full-title&gt;&lt;/periodical&gt;&lt;pages&gt;341-50&lt;/pages&gt;&lt;volume&gt;60&lt;/volume&gt;&lt;number&gt;2&lt;/number&gt;&lt;edition&gt;2007/03/09&lt;/edition&gt;&lt;keywords&gt;&lt;keyword&gt;Bacteria/classification/*genetics/growth &amp;amp; development&lt;/keyword&gt;&lt;keyword&gt;DNA Primers/*genetics&lt;/keyword&gt;&lt;keyword&gt;DNA, Bacterial/chemistry/genetics&lt;/keyword&gt;&lt;keyword&gt;Ecosystem&lt;/keyword&gt;&lt;keyword&gt;Electrophoresis, Capillary&lt;/keyword&gt;&lt;keyword&gt;Environmental Microbiology&lt;/keyword&gt;&lt;keyword&gt;Molecular Sequence Data&lt;/keyword&gt;&lt;keyword&gt;Polymerase Chain Reaction/*methods&lt;/keyword&gt;&lt;keyword&gt;Polymorphism, Restriction Fragment Length&lt;/keyword&gt;&lt;keyword&gt;RNA, Ribosomal, 16S/*genetics&lt;/keyword&gt;&lt;keyword&gt;Sequence Analysis, DNA&lt;/keyword&gt;&lt;keyword&gt;Temperature&lt;/keyword&gt;&lt;/keywords&gt;&lt;dates&gt;&lt;year&gt;2007&lt;/year&gt;&lt;pub-dates&gt;&lt;date&gt;May&lt;/date&gt;&lt;/pub-dates&gt;&lt;/dates&gt;&lt;isbn&gt;0168-6496 (Print)&amp;#xD;0168-6496 (Linking)&lt;/isbn&gt;&lt;accession-num&gt;17343679&lt;/accession-num&gt;&lt;urls&gt;&lt;related-urls&gt;&lt;url&gt;http://www.ncbi.nlm.nih.gov/entrez/query.fcgi?cmd=Retrieve&amp;amp;db=PubMed&amp;amp;dopt=Citation&amp;amp;list_uids=17343679&lt;/url&gt;&lt;/related-urls&gt;&lt;/urls&gt;&lt;electronic-resource-num&gt;FEM283 [pii]&amp;#xD;10.1111/j.1574-6941.2007.00283.x&lt;/electronic-resource-num&gt;&lt;language&gt;eng&lt;/language&gt;&lt;/record&gt;&lt;/Cite&gt;&lt;/EndNote&gt;</w:instrText>
      </w:r>
      <w:r w:rsidR="00865684">
        <w:fldChar w:fldCharType="separate"/>
      </w:r>
      <w:r w:rsidR="00C43531">
        <w:rPr>
          <w:noProof/>
        </w:rPr>
        <w:t>(Sipos et al., 2007)</w:t>
      </w:r>
      <w:r w:rsidR="00865684">
        <w:fldChar w:fldCharType="end"/>
      </w:r>
      <w:r w:rsidR="00FE6D4A">
        <w:t xml:space="preserve">. The reason for the bias might be PCR dependencies like annealing temperature and primer oligonucleotide length </w:t>
      </w:r>
      <w:r w:rsidR="00865684">
        <w:fldChar w:fldCharType="begin"/>
      </w:r>
      <w:r w:rsidR="00584850">
        <w:instrText xml:space="preserve"> ADDIN EN.CITE &lt;EndNote&gt;&lt;Cite&gt;&lt;Author&gt;Wu&lt;/Author&gt;&lt;Year&gt;1991&lt;/Year&gt;&lt;RecNum&gt;1229&lt;/RecNum&gt;&lt;record&gt;&lt;rec-number&gt;1229&lt;/rec-number&gt;&lt;foreign-keys&gt;&lt;key app="EN" db-id="fp25zzvrxrd9vke5zxqp9stbssprwstvdddz"&gt;1229&lt;/key&gt;&lt;/foreign-keys&gt;&lt;ref-type name="Journal Article"&gt;17&lt;/ref-type&gt;&lt;contributors&gt;&lt;authors&gt;&lt;author&gt;Wu, D. Y.&lt;/author&gt;&lt;author&gt;Ugozzoli, L.&lt;/author&gt;&lt;author&gt;Pal, B. K.&lt;/author&gt;&lt;author&gt;Qian, J.&lt;/author&gt;&lt;author&gt;Wallace, R. B.&lt;/author&gt;&lt;/authors&gt;&lt;/contributors&gt;&lt;auth-address&gt;Department of Molecular Biochemistry, Beckman Research Institute of the City of Hope, Duarte, CA 91010.&lt;/auth-address&gt;&lt;titles&gt;&lt;title&gt;The effect of temperature and oligonucleotide primer length on the specificity and efficiency of amplification by the polymerase chain reaction&lt;/title&gt;&lt;secondary-title&gt;DNA Cell Biol&lt;/secondary-title&gt;&lt;/titles&gt;&lt;periodical&gt;&lt;full-title&gt;DNA Cell Biol&lt;/full-title&gt;&lt;/periodical&gt;&lt;pages&gt;233-8&lt;/pages&gt;&lt;volume&gt;10&lt;/volume&gt;&lt;number&gt;3&lt;/number&gt;&lt;edition&gt;1991/04/01&lt;/edition&gt;&lt;keywords&gt;&lt;keyword&gt;Base Sequence&lt;/keyword&gt;&lt;keyword&gt;DNA/genetics/isolation &amp;amp; purification&lt;/keyword&gt;&lt;keyword&gt;DNA-Directed DNA Polymerase&lt;/keyword&gt;&lt;keyword&gt;*Gene Amplification&lt;/keyword&gt;&lt;keyword&gt;Humans&lt;/keyword&gt;&lt;keyword&gt;Molecular Sequence Data&lt;/keyword&gt;&lt;keyword&gt;*Oligonucleotide Probes&lt;/keyword&gt;&lt;keyword&gt;Polymerase Chain Reaction&lt;/keyword&gt;&lt;keyword&gt;Substrate Specificity&lt;/keyword&gt;&lt;keyword&gt;Taq Polymerase&lt;/keyword&gt;&lt;keyword&gt;Temperature&lt;/keyword&gt;&lt;/keywords&gt;&lt;dates&gt;&lt;year&gt;1991&lt;/year&gt;&lt;pub-dates&gt;&lt;date&gt;Apr&lt;/date&gt;&lt;/pub-dates&gt;&lt;/dates&gt;&lt;isbn&gt;1044-5498 (Print)&amp;#xD;1044-5498 (Linking)&lt;/isbn&gt;&lt;accession-num&gt;2012681&lt;/accession-num&gt;&lt;urls&gt;&lt;related-urls&gt;&lt;url&gt;http://www.ncbi.nlm.nih.gov/entrez/query.fcgi?cmd=Retrieve&amp;amp;db=PubMed&amp;amp;dopt=Citation&amp;amp;list_uids=2012681&lt;/url&gt;&lt;/related-urls&gt;&lt;/urls&gt;&lt;language&gt;eng&lt;/language&gt;&lt;/record&gt;&lt;/Cite&gt;&lt;/EndNote&gt;</w:instrText>
      </w:r>
      <w:r w:rsidR="00865684">
        <w:fldChar w:fldCharType="separate"/>
      </w:r>
      <w:r w:rsidR="00FE6D4A">
        <w:rPr>
          <w:noProof/>
        </w:rPr>
        <w:t>(Wu et al., 1991)</w:t>
      </w:r>
      <w:r w:rsidR="00865684">
        <w:fldChar w:fldCharType="end"/>
      </w:r>
      <w:r w:rsidR="00FE6D4A">
        <w:t>. L</w:t>
      </w:r>
      <w:r w:rsidR="00537287">
        <w:t xml:space="preserve">arge </w:t>
      </w:r>
      <w:r w:rsidR="00584850">
        <w:t>number of single reads of Primer IDs was</w:t>
      </w:r>
      <w:r w:rsidR="00FE6D4A">
        <w:t xml:space="preserve"> </w:t>
      </w:r>
      <w:r w:rsidR="00584850">
        <w:t xml:space="preserve">observed in the datasets (7542 reads in Run1 and 3600 reads in Run2). </w:t>
      </w:r>
      <w:r w:rsidR="00081EB7">
        <w:t>Our result</w:t>
      </w:r>
      <w:r w:rsidR="00584850">
        <w:t xml:space="preserve"> correlates with the analysis in publication by </w:t>
      </w:r>
      <w:proofErr w:type="spellStart"/>
      <w:r w:rsidR="00584850">
        <w:t>Jabara</w:t>
      </w:r>
      <w:proofErr w:type="spellEnd"/>
      <w:r w:rsidR="00584850">
        <w:t xml:space="preserve"> et al </w: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 </w:instrTex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DATA </w:instrText>
      </w:r>
      <w:r w:rsidR="00865684">
        <w:fldChar w:fldCharType="end"/>
      </w:r>
      <w:r w:rsidR="00865684">
        <w:fldChar w:fldCharType="separate"/>
      </w:r>
      <w:r w:rsidR="00584850">
        <w:rPr>
          <w:noProof/>
        </w:rPr>
        <w:t>(Jabara et al., 2011)</w:t>
      </w:r>
      <w:r w:rsidR="00865684">
        <w:fldChar w:fldCharType="end"/>
      </w:r>
      <w:r w:rsidR="00584850">
        <w:t xml:space="preserve">. </w:t>
      </w:r>
      <w:r w:rsidR="00FE6D4A">
        <w:t xml:space="preserve">Although Primer ID technology cannot rule out PCR dependencies </w:t>
      </w:r>
      <w:r w:rsidR="00D26AC6">
        <w:t xml:space="preserve">causing </w:t>
      </w:r>
      <w:r w:rsidR="00E80581">
        <w:t>no amplification of large number of</w:t>
      </w:r>
      <w:r w:rsidR="00D26AC6">
        <w:t xml:space="preserve"> templates, the technology enables to quantify the viral variants in HIV quasispecies.</w:t>
      </w:r>
      <w:r w:rsidR="00584850">
        <w:t xml:space="preserve"> Discarding huge number of unique combination of tags that represent individual sequence below the threshold value m</w:t>
      </w:r>
      <w:r w:rsidR="009E428F">
        <w:t xml:space="preserve">ight under represent the true viral diversity </w:t>
      </w:r>
      <w:r w:rsidR="00865684">
        <w:fldChar w:fldCharType="begin"/>
      </w:r>
      <w:r w:rsidR="009E428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865684">
        <w:fldChar w:fldCharType="separate"/>
      </w:r>
      <w:r w:rsidR="009E428F">
        <w:rPr>
          <w:noProof/>
        </w:rPr>
        <w:t>(Sheward et al., 2012)</w:t>
      </w:r>
      <w:r w:rsidR="00865684">
        <w:fldChar w:fldCharType="end"/>
      </w:r>
      <w:r w:rsidR="009E428F">
        <w:t xml:space="preserve">. But this effect is minimal </w: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9E428F">
        <w:instrText xml:space="preserve"> ADDIN EN.CITE </w:instrText>
      </w:r>
      <w:r w:rsidR="0086568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9E428F">
        <w:instrText xml:space="preserve"> ADDIN EN.CITE.DATA </w:instrText>
      </w:r>
      <w:r w:rsidR="00865684">
        <w:fldChar w:fldCharType="end"/>
      </w:r>
      <w:r w:rsidR="00865684">
        <w:fldChar w:fldCharType="separate"/>
      </w:r>
      <w:r w:rsidR="009E428F">
        <w:rPr>
          <w:noProof/>
        </w:rPr>
        <w:t>(Jabara et al., 2011)</w:t>
      </w:r>
      <w:r w:rsidR="00865684">
        <w:fldChar w:fldCharType="end"/>
      </w:r>
      <w:r w:rsidR="009E428F">
        <w:t>.</w:t>
      </w:r>
    </w:p>
    <w:p w:rsidR="0053206E" w:rsidRDefault="00282529" w:rsidP="0053206E">
      <w:pPr>
        <w:pStyle w:val="Heading3"/>
        <w:spacing w:line="480" w:lineRule="auto"/>
      </w:pPr>
      <w:r>
        <w:t xml:space="preserve">3.5 </w:t>
      </w:r>
      <w:r w:rsidR="0053206E">
        <w:t>Conclusion</w:t>
      </w:r>
    </w:p>
    <w:p w:rsidR="00363BE8" w:rsidRDefault="009E428F" w:rsidP="0053206E">
      <w:pPr>
        <w:spacing w:line="480" w:lineRule="auto"/>
        <w:jc w:val="both"/>
      </w:pPr>
      <w:r>
        <w:t xml:space="preserve">Primer ID is a novel </w:t>
      </w:r>
      <w:r w:rsidR="0053206E">
        <w:t>technology for correcting sequencing errors in high throughput next generation sequence data. Primer ID technology can be anticipated to be widely adopted in future ultra deep high throughput next generation sequence data.</w:t>
      </w:r>
      <w:r w:rsidR="00FE00D3">
        <w:t xml:space="preserve"> We have developed an algorithm PIDA for the analysis of raw datasets generated using this technology.</w:t>
      </w:r>
      <w:r w:rsidR="00E85355">
        <w:t xml:space="preserve"> We have tested the algorithm in two datasets generated using Primer ID technology and the comparative results were observed in both datasets. </w:t>
      </w:r>
      <w:r w:rsidR="007C6177">
        <w:br w:type="page"/>
      </w:r>
    </w:p>
    <w:p w:rsidR="00D25377" w:rsidRDefault="00D25377" w:rsidP="00D25377">
      <w:pPr>
        <w:jc w:val="center"/>
        <w:rPr>
          <w:sz w:val="34"/>
        </w:rPr>
      </w:pPr>
      <w:r w:rsidRPr="00D25377">
        <w:rPr>
          <w:sz w:val="34"/>
        </w:rPr>
        <w:t>Bibli</w:t>
      </w:r>
      <w:r>
        <w:rPr>
          <w:sz w:val="34"/>
        </w:rPr>
        <w:t>o</w:t>
      </w:r>
      <w:r w:rsidRPr="00D25377">
        <w:rPr>
          <w:sz w:val="34"/>
        </w:rPr>
        <w:t>graphy</w:t>
      </w:r>
    </w:p>
    <w:p w:rsidR="00363BE8" w:rsidRPr="00D25377" w:rsidRDefault="00363BE8" w:rsidP="00D25377">
      <w:pPr>
        <w:jc w:val="center"/>
        <w:rPr>
          <w:sz w:val="34"/>
        </w:rPr>
      </w:pPr>
    </w:p>
    <w:p w:rsidR="00584850" w:rsidRPr="00584850" w:rsidRDefault="00865684" w:rsidP="00584850">
      <w:pPr>
        <w:rPr>
          <w:rFonts w:ascii="Cambria" w:hAnsi="Cambria"/>
          <w:noProof/>
        </w:rPr>
      </w:pPr>
      <w:r>
        <w:fldChar w:fldCharType="begin"/>
      </w:r>
      <w:r w:rsidR="00363BE8">
        <w:instrText xml:space="preserve"> ADDIN EN.REFLIST </w:instrText>
      </w:r>
      <w:r>
        <w:fldChar w:fldCharType="separate"/>
      </w:r>
      <w:r w:rsidR="00584850" w:rsidRPr="00584850">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00584850" w:rsidRPr="00584850">
        <w:rPr>
          <w:rFonts w:ascii="Cambria" w:hAnsi="Cambria"/>
          <w:i/>
          <w:noProof/>
        </w:rPr>
        <w:t>PLoS One</w:t>
      </w:r>
      <w:r w:rsidR="00584850" w:rsidRPr="00584850">
        <w:rPr>
          <w:rFonts w:ascii="Cambria" w:hAnsi="Cambria"/>
          <w:noProof/>
        </w:rPr>
        <w:t xml:space="preserve"> </w:t>
      </w:r>
      <w:r w:rsidR="00584850" w:rsidRPr="00584850">
        <w:rPr>
          <w:rFonts w:ascii="Cambria" w:hAnsi="Cambria"/>
          <w:b/>
          <w:noProof/>
        </w:rPr>
        <w:t>5</w:t>
      </w:r>
      <w:r w:rsidR="00584850" w:rsidRPr="00584850">
        <w:rPr>
          <w:rFonts w:ascii="Cambria" w:hAnsi="Cambria"/>
          <w:noProof/>
        </w:rPr>
        <w:t>: e12303.</w:t>
      </w:r>
    </w:p>
    <w:p w:rsidR="00584850" w:rsidRPr="00584850" w:rsidRDefault="00584850" w:rsidP="00584850">
      <w:pPr>
        <w:rPr>
          <w:rFonts w:ascii="Cambria" w:hAnsi="Cambria"/>
          <w:noProof/>
        </w:rPr>
      </w:pPr>
      <w:r w:rsidRPr="00584850">
        <w:rPr>
          <w:rFonts w:ascii="Cambria" w:hAnsi="Cambria"/>
          <w:noProof/>
        </w:rPr>
        <w:t xml:space="preserve">Gilles, A, Meglecz, E, Pech, N, Ferreira, S, Malausa, T, Martin, JF (2011) Accuracy and quality assessment of 454 GS-FLX Titanium pyrosequencing. </w:t>
      </w:r>
      <w:r w:rsidRPr="00584850">
        <w:rPr>
          <w:rFonts w:ascii="Cambria" w:hAnsi="Cambria"/>
          <w:i/>
          <w:noProof/>
        </w:rPr>
        <w:t>BMC Genomics</w:t>
      </w:r>
      <w:r w:rsidRPr="00584850">
        <w:rPr>
          <w:rFonts w:ascii="Cambria" w:hAnsi="Cambria"/>
          <w:noProof/>
        </w:rPr>
        <w:t xml:space="preserve"> </w:t>
      </w:r>
      <w:r w:rsidRPr="00584850">
        <w:rPr>
          <w:rFonts w:ascii="Cambria" w:hAnsi="Cambria"/>
          <w:b/>
          <w:noProof/>
        </w:rPr>
        <w:t>12</w:t>
      </w:r>
      <w:r w:rsidRPr="00584850">
        <w:rPr>
          <w:rFonts w:ascii="Cambria" w:hAnsi="Cambria"/>
          <w:noProof/>
        </w:rPr>
        <w:t>: 245.</w:t>
      </w:r>
    </w:p>
    <w:p w:rsidR="00584850" w:rsidRPr="00584850" w:rsidRDefault="00584850" w:rsidP="00584850">
      <w:pPr>
        <w:rPr>
          <w:rFonts w:ascii="Cambria" w:hAnsi="Cambria"/>
          <w:noProof/>
        </w:rPr>
      </w:pPr>
      <w:r w:rsidRPr="00584850">
        <w:rPr>
          <w:rFonts w:ascii="Cambria" w:hAnsi="Cambria"/>
          <w:noProof/>
        </w:rPr>
        <w:t xml:space="preserve">Hoffmann, C, Minkah, N, Leipzig, J, Wang, G, Arens, MQ, Tebas, P, Bushman, FD (2007) DNA bar coding and pyrosequencing to identify rare HIV drug resistance mutations. </w:t>
      </w:r>
      <w:r w:rsidRPr="00584850">
        <w:rPr>
          <w:rFonts w:ascii="Cambria" w:hAnsi="Cambria"/>
          <w:i/>
          <w:noProof/>
        </w:rPr>
        <w:t>Nucleic Acids Res</w:t>
      </w:r>
      <w:r w:rsidRPr="00584850">
        <w:rPr>
          <w:rFonts w:ascii="Cambria" w:hAnsi="Cambria"/>
          <w:noProof/>
        </w:rPr>
        <w:t xml:space="preserve"> </w:t>
      </w:r>
      <w:r w:rsidRPr="00584850">
        <w:rPr>
          <w:rFonts w:ascii="Cambria" w:hAnsi="Cambria"/>
          <w:b/>
          <w:noProof/>
        </w:rPr>
        <w:t>35</w:t>
      </w:r>
      <w:r w:rsidRPr="00584850">
        <w:rPr>
          <w:rFonts w:ascii="Cambria" w:hAnsi="Cambria"/>
          <w:noProof/>
        </w:rPr>
        <w:t>: e91.</w:t>
      </w:r>
    </w:p>
    <w:p w:rsidR="00584850" w:rsidRPr="00584850" w:rsidRDefault="00584850" w:rsidP="00584850">
      <w:pPr>
        <w:rPr>
          <w:rFonts w:ascii="Cambria" w:hAnsi="Cambria"/>
          <w:noProof/>
        </w:rPr>
      </w:pPr>
      <w:r w:rsidRPr="00584850">
        <w:rPr>
          <w:rFonts w:ascii="Cambria" w:hAnsi="Cambria"/>
          <w:noProof/>
        </w:rPr>
        <w:t xml:space="preserve">Hughes, JP, Totten, P (2003) Estimating the accuracy of polymerase chain reaction-based tests using endpoint dilution. </w:t>
      </w:r>
      <w:r w:rsidRPr="00584850">
        <w:rPr>
          <w:rFonts w:ascii="Cambria" w:hAnsi="Cambria"/>
          <w:i/>
          <w:noProof/>
        </w:rPr>
        <w:t>Biometrics</w:t>
      </w:r>
      <w:r w:rsidRPr="00584850">
        <w:rPr>
          <w:rFonts w:ascii="Cambria" w:hAnsi="Cambria"/>
          <w:noProof/>
        </w:rPr>
        <w:t xml:space="preserve"> </w:t>
      </w:r>
      <w:r w:rsidRPr="00584850">
        <w:rPr>
          <w:rFonts w:ascii="Cambria" w:hAnsi="Cambria"/>
          <w:b/>
          <w:noProof/>
        </w:rPr>
        <w:t>59</w:t>
      </w:r>
      <w:r w:rsidRPr="00584850">
        <w:rPr>
          <w:rFonts w:ascii="Cambria" w:hAnsi="Cambria"/>
          <w:noProof/>
        </w:rPr>
        <w:t>: 505-511.</w:t>
      </w:r>
    </w:p>
    <w:p w:rsidR="00584850" w:rsidRPr="00584850" w:rsidRDefault="00584850" w:rsidP="00584850">
      <w:pPr>
        <w:rPr>
          <w:rFonts w:ascii="Cambria" w:hAnsi="Cambria"/>
          <w:noProof/>
        </w:rPr>
      </w:pPr>
      <w:r w:rsidRPr="00584850">
        <w:rPr>
          <w:rFonts w:ascii="Cambria" w:hAnsi="Cambria"/>
          <w:noProof/>
        </w:rPr>
        <w:t xml:space="preserve">Jabara, CB, Jones, CD, Roach, J, Anderson, JA, Swanstrom, R (2011) Accurate sampling and deep sequencing of the HIV-1 protease gene using a Primer ID. </w:t>
      </w:r>
      <w:r w:rsidRPr="00584850">
        <w:rPr>
          <w:rFonts w:ascii="Cambria" w:hAnsi="Cambria"/>
          <w:i/>
          <w:noProof/>
        </w:rPr>
        <w:t>Proc Natl Acad Sci U S A</w:t>
      </w:r>
      <w:r w:rsidRPr="00584850">
        <w:rPr>
          <w:rFonts w:ascii="Cambria" w:hAnsi="Cambria"/>
          <w:noProof/>
        </w:rPr>
        <w:t xml:space="preserve"> </w:t>
      </w:r>
      <w:r w:rsidRPr="00584850">
        <w:rPr>
          <w:rFonts w:ascii="Cambria" w:hAnsi="Cambria"/>
          <w:b/>
          <w:noProof/>
        </w:rPr>
        <w:t>108</w:t>
      </w:r>
      <w:r w:rsidRPr="00584850">
        <w:rPr>
          <w:rFonts w:ascii="Cambria" w:hAnsi="Cambria"/>
          <w:noProof/>
        </w:rPr>
        <w:t>: 20166-20171.</w:t>
      </w:r>
    </w:p>
    <w:p w:rsidR="00584850" w:rsidRPr="00584850" w:rsidRDefault="00584850" w:rsidP="00584850">
      <w:pPr>
        <w:rPr>
          <w:rFonts w:ascii="Cambria" w:hAnsi="Cambria"/>
          <w:noProof/>
        </w:rPr>
      </w:pPr>
      <w:r w:rsidRPr="00584850">
        <w:rPr>
          <w:rFonts w:ascii="Cambria" w:hAnsi="Cambria"/>
          <w:noProof/>
        </w:rPr>
        <w:t xml:space="preserve">Judo, MS, Wedel, AB, Wilson, C (1998) Stimulation and suppression of PCR-mediated recombination. </w:t>
      </w:r>
      <w:r w:rsidRPr="00584850">
        <w:rPr>
          <w:rFonts w:ascii="Cambria" w:hAnsi="Cambria"/>
          <w:i/>
          <w:noProof/>
        </w:rPr>
        <w:t>Nucleic Acids Res</w:t>
      </w:r>
      <w:r w:rsidRPr="00584850">
        <w:rPr>
          <w:rFonts w:ascii="Cambria" w:hAnsi="Cambria"/>
          <w:noProof/>
        </w:rPr>
        <w:t xml:space="preserve"> </w:t>
      </w:r>
      <w:r w:rsidRPr="00584850">
        <w:rPr>
          <w:rFonts w:ascii="Cambria" w:hAnsi="Cambria"/>
          <w:b/>
          <w:noProof/>
        </w:rPr>
        <w:t>26</w:t>
      </w:r>
      <w:r w:rsidRPr="00584850">
        <w:rPr>
          <w:rFonts w:ascii="Cambria" w:hAnsi="Cambria"/>
          <w:noProof/>
        </w:rPr>
        <w:t>: 1819-1825.</w:t>
      </w:r>
    </w:p>
    <w:p w:rsidR="00584850" w:rsidRPr="00584850" w:rsidRDefault="00584850" w:rsidP="00584850">
      <w:pPr>
        <w:rPr>
          <w:rFonts w:ascii="Cambria" w:hAnsi="Cambria"/>
          <w:noProof/>
        </w:rPr>
      </w:pPr>
      <w:r w:rsidRPr="00584850">
        <w:rPr>
          <w:rFonts w:ascii="Cambria" w:hAnsi="Cambria"/>
          <w:noProof/>
        </w:rPr>
        <w:t xml:space="preserve">Kanagawa, T (2003) Bias and artifacts in multitemplate polymerase chain reactions (PCR). </w:t>
      </w:r>
      <w:r w:rsidRPr="00584850">
        <w:rPr>
          <w:rFonts w:ascii="Cambria" w:hAnsi="Cambria"/>
          <w:i/>
          <w:noProof/>
        </w:rPr>
        <w:t>J Biosci Bioeng</w:t>
      </w:r>
      <w:r w:rsidRPr="00584850">
        <w:rPr>
          <w:rFonts w:ascii="Cambria" w:hAnsi="Cambria"/>
          <w:noProof/>
        </w:rPr>
        <w:t xml:space="preserve"> </w:t>
      </w:r>
      <w:r w:rsidRPr="00584850">
        <w:rPr>
          <w:rFonts w:ascii="Cambria" w:hAnsi="Cambria"/>
          <w:b/>
          <w:noProof/>
        </w:rPr>
        <w:t>96</w:t>
      </w:r>
      <w:r w:rsidRPr="00584850">
        <w:rPr>
          <w:rFonts w:ascii="Cambria" w:hAnsi="Cambria"/>
          <w:noProof/>
        </w:rPr>
        <w:t>: 317-323.</w:t>
      </w:r>
    </w:p>
    <w:p w:rsidR="00584850" w:rsidRPr="00584850" w:rsidRDefault="00584850" w:rsidP="00584850">
      <w:pPr>
        <w:rPr>
          <w:rFonts w:ascii="Cambria" w:hAnsi="Cambria"/>
          <w:noProof/>
        </w:rPr>
      </w:pPr>
      <w:r w:rsidRPr="00584850">
        <w:rPr>
          <w:rFonts w:ascii="Cambria" w:hAnsi="Cambria"/>
          <w:noProof/>
        </w:rPr>
        <w:t xml:space="preserve">Kunin, V, Engelbrektson, A, Ochman, H, Hugenholtz, P (2009) Wrinkles in the rare biosphere: pyrosequencing errors can lead to artificial inflation of diversity estimates. </w:t>
      </w:r>
      <w:r w:rsidRPr="00584850">
        <w:rPr>
          <w:rFonts w:ascii="Cambria" w:hAnsi="Cambria"/>
          <w:i/>
          <w:noProof/>
        </w:rPr>
        <w:t>Environ Microbiol</w:t>
      </w:r>
      <w:r w:rsidRPr="00584850">
        <w:rPr>
          <w:rFonts w:ascii="Cambria" w:hAnsi="Cambria"/>
          <w:noProof/>
        </w:rPr>
        <w:t xml:space="preserve"> </w:t>
      </w:r>
      <w:r w:rsidRPr="00584850">
        <w:rPr>
          <w:rFonts w:ascii="Cambria" w:hAnsi="Cambria"/>
          <w:b/>
          <w:noProof/>
        </w:rPr>
        <w:t>12</w:t>
      </w:r>
      <w:r w:rsidRPr="00584850">
        <w:rPr>
          <w:rFonts w:ascii="Cambria" w:hAnsi="Cambria"/>
          <w:noProof/>
        </w:rPr>
        <w:t>: 118-123.</w:t>
      </w:r>
    </w:p>
    <w:p w:rsidR="00584850" w:rsidRPr="00584850" w:rsidRDefault="00584850" w:rsidP="00584850">
      <w:pPr>
        <w:rPr>
          <w:rFonts w:ascii="Cambria" w:hAnsi="Cambria"/>
          <w:noProof/>
        </w:rPr>
      </w:pPr>
      <w:r w:rsidRPr="00584850">
        <w:rPr>
          <w:rFonts w:ascii="Cambria" w:hAnsi="Cambria"/>
          <w:noProof/>
        </w:rPr>
        <w:t xml:space="preserve">Liu, SL, Rodrigo, AG, Shankarappa, R, Learn, GH, Hsu, L, Davidov, O, Zhao, LP, Mullins, JI (1996) HIV quasispecies and resampling. </w:t>
      </w:r>
      <w:r w:rsidRPr="00584850">
        <w:rPr>
          <w:rFonts w:ascii="Cambria" w:hAnsi="Cambria"/>
          <w:i/>
          <w:noProof/>
        </w:rPr>
        <w:t>Science</w:t>
      </w:r>
      <w:r w:rsidRPr="00584850">
        <w:rPr>
          <w:rFonts w:ascii="Cambria" w:hAnsi="Cambria"/>
          <w:noProof/>
        </w:rPr>
        <w:t xml:space="preserve"> </w:t>
      </w:r>
      <w:r w:rsidRPr="00584850">
        <w:rPr>
          <w:rFonts w:ascii="Cambria" w:hAnsi="Cambria"/>
          <w:b/>
          <w:noProof/>
        </w:rPr>
        <w:t>273</w:t>
      </w:r>
      <w:r w:rsidRPr="00584850">
        <w:rPr>
          <w:rFonts w:ascii="Cambria" w:hAnsi="Cambria"/>
          <w:noProof/>
        </w:rPr>
        <w:t>: 415-416.</w:t>
      </w:r>
    </w:p>
    <w:p w:rsidR="00584850" w:rsidRPr="00584850" w:rsidRDefault="00584850" w:rsidP="00584850">
      <w:pPr>
        <w:rPr>
          <w:rFonts w:ascii="Cambria" w:hAnsi="Cambria"/>
          <w:noProof/>
        </w:rPr>
      </w:pPr>
      <w:r w:rsidRPr="00584850">
        <w:rPr>
          <w:rFonts w:ascii="Cambria" w:hAnsi="Cambria"/>
          <w:noProof/>
        </w:rPr>
        <w:t xml:space="preserve">Metzker, ML (2009) Sequencing technologies — the next generation. </w:t>
      </w:r>
      <w:r w:rsidRPr="00584850">
        <w:rPr>
          <w:rFonts w:ascii="Cambria" w:hAnsi="Cambria"/>
          <w:i/>
          <w:noProof/>
        </w:rPr>
        <w:t>Nature Reviews Genetics</w:t>
      </w:r>
      <w:r w:rsidRPr="00584850">
        <w:rPr>
          <w:rFonts w:ascii="Cambria" w:hAnsi="Cambria"/>
          <w:noProof/>
        </w:rPr>
        <w:t xml:space="preserve"> </w:t>
      </w:r>
      <w:r w:rsidRPr="00584850">
        <w:rPr>
          <w:rFonts w:ascii="Cambria" w:hAnsi="Cambria"/>
          <w:b/>
          <w:noProof/>
        </w:rPr>
        <w:t>11</w:t>
      </w:r>
      <w:r w:rsidRPr="00584850">
        <w:rPr>
          <w:rFonts w:ascii="Cambria" w:hAnsi="Cambria"/>
          <w:noProof/>
        </w:rPr>
        <w:t>: 31-46.</w:t>
      </w:r>
    </w:p>
    <w:p w:rsidR="00584850" w:rsidRPr="00584850" w:rsidRDefault="00584850" w:rsidP="00584850">
      <w:pPr>
        <w:rPr>
          <w:rFonts w:ascii="Cambria" w:hAnsi="Cambria"/>
          <w:noProof/>
        </w:rPr>
      </w:pPr>
      <w:r w:rsidRPr="00584850">
        <w:rPr>
          <w:rFonts w:ascii="Cambria" w:hAnsi="Cambria"/>
          <w:noProof/>
        </w:rPr>
        <w:t xml:space="preserve">Meyerhans, A, Vartanian, JP, Wain-Hobson, S (1990) DNA recombination during PCR. </w:t>
      </w:r>
      <w:r w:rsidRPr="00584850">
        <w:rPr>
          <w:rFonts w:ascii="Cambria" w:hAnsi="Cambria"/>
          <w:i/>
          <w:noProof/>
        </w:rPr>
        <w:t>Nucleic Acids Res</w:t>
      </w:r>
      <w:r w:rsidRPr="00584850">
        <w:rPr>
          <w:rFonts w:ascii="Cambria" w:hAnsi="Cambria"/>
          <w:noProof/>
        </w:rPr>
        <w:t xml:space="preserve"> </w:t>
      </w:r>
      <w:r w:rsidRPr="00584850">
        <w:rPr>
          <w:rFonts w:ascii="Cambria" w:hAnsi="Cambria"/>
          <w:b/>
          <w:noProof/>
        </w:rPr>
        <w:t>18</w:t>
      </w:r>
      <w:r w:rsidRPr="00584850">
        <w:rPr>
          <w:rFonts w:ascii="Cambria" w:hAnsi="Cambria"/>
          <w:noProof/>
        </w:rPr>
        <w:t>: 1687-1691.</w:t>
      </w:r>
    </w:p>
    <w:p w:rsidR="00584850" w:rsidRPr="00584850" w:rsidRDefault="00584850" w:rsidP="00584850">
      <w:pPr>
        <w:rPr>
          <w:rFonts w:ascii="Cambria" w:hAnsi="Cambria"/>
          <w:noProof/>
        </w:rPr>
      </w:pPr>
      <w:r w:rsidRPr="00584850">
        <w:rPr>
          <w:rFonts w:ascii="Cambria" w:hAnsi="Cambria"/>
          <w:noProof/>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584850">
        <w:rPr>
          <w:rFonts w:ascii="Cambria" w:hAnsi="Cambria"/>
          <w:i/>
          <w:noProof/>
        </w:rPr>
        <w:t>J Virol</w:t>
      </w:r>
      <w:r w:rsidRPr="00584850">
        <w:rPr>
          <w:rFonts w:ascii="Cambria" w:hAnsi="Cambria"/>
          <w:noProof/>
        </w:rPr>
        <w:t xml:space="preserve"> </w:t>
      </w:r>
      <w:r w:rsidRPr="00584850">
        <w:rPr>
          <w:rFonts w:ascii="Cambria" w:hAnsi="Cambria"/>
          <w:b/>
          <w:noProof/>
        </w:rPr>
        <w:t>82</w:t>
      </w:r>
      <w:r w:rsidRPr="00584850">
        <w:rPr>
          <w:rFonts w:ascii="Cambria" w:hAnsi="Cambria"/>
          <w:noProof/>
        </w:rPr>
        <w:t>: 10747-10755.</w:t>
      </w:r>
    </w:p>
    <w:p w:rsidR="00584850" w:rsidRPr="00584850" w:rsidRDefault="00584850" w:rsidP="00584850">
      <w:pPr>
        <w:rPr>
          <w:rFonts w:ascii="Cambria" w:hAnsi="Cambria"/>
          <w:noProof/>
        </w:rPr>
      </w:pPr>
      <w:r w:rsidRPr="00584850">
        <w:rPr>
          <w:rFonts w:ascii="Cambria" w:hAnsi="Cambria"/>
          <w:noProof/>
        </w:rPr>
        <w:t xml:space="preserve">Polz, MF, Cavanaugh, CM (1998) Bias in template-to-product ratios in multitemplate PCR. </w:t>
      </w:r>
      <w:r w:rsidRPr="00584850">
        <w:rPr>
          <w:rFonts w:ascii="Cambria" w:hAnsi="Cambria"/>
          <w:i/>
          <w:noProof/>
        </w:rPr>
        <w:t>Appl Environ Microbiol</w:t>
      </w:r>
      <w:r w:rsidRPr="00584850">
        <w:rPr>
          <w:rFonts w:ascii="Cambria" w:hAnsi="Cambria"/>
          <w:noProof/>
        </w:rPr>
        <w:t xml:space="preserve"> </w:t>
      </w:r>
      <w:r w:rsidRPr="00584850">
        <w:rPr>
          <w:rFonts w:ascii="Cambria" w:hAnsi="Cambria"/>
          <w:b/>
          <w:noProof/>
        </w:rPr>
        <w:t>64</w:t>
      </w:r>
      <w:r w:rsidRPr="00584850">
        <w:rPr>
          <w:rFonts w:ascii="Cambria" w:hAnsi="Cambria"/>
          <w:noProof/>
        </w:rPr>
        <w:t>: 3724-3730.</w:t>
      </w:r>
    </w:p>
    <w:p w:rsidR="00584850" w:rsidRPr="00584850" w:rsidRDefault="00584850" w:rsidP="00584850">
      <w:pPr>
        <w:rPr>
          <w:rFonts w:ascii="Cambria" w:hAnsi="Cambria"/>
          <w:noProof/>
        </w:rPr>
      </w:pPr>
      <w:r w:rsidRPr="00584850">
        <w:rPr>
          <w:rFonts w:ascii="Cambria" w:hAnsi="Cambria"/>
          <w:noProof/>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584850">
        <w:rPr>
          <w:rFonts w:ascii="Cambria" w:hAnsi="Cambria"/>
          <w:i/>
          <w:noProof/>
        </w:rPr>
        <w:t>Retrovirology</w:t>
      </w:r>
      <w:r w:rsidRPr="00584850">
        <w:rPr>
          <w:rFonts w:ascii="Cambria" w:hAnsi="Cambria"/>
          <w:noProof/>
        </w:rPr>
        <w:t xml:space="preserve"> </w:t>
      </w:r>
      <w:r w:rsidRPr="00584850">
        <w:rPr>
          <w:rFonts w:ascii="Cambria" w:hAnsi="Cambria"/>
          <w:b/>
          <w:noProof/>
        </w:rPr>
        <w:t>6</w:t>
      </w:r>
      <w:r w:rsidRPr="00584850">
        <w:rPr>
          <w:rFonts w:ascii="Cambria" w:hAnsi="Cambria"/>
          <w:noProof/>
        </w:rPr>
        <w:t>: 15.</w:t>
      </w:r>
    </w:p>
    <w:p w:rsidR="00584850" w:rsidRPr="00584850" w:rsidRDefault="00584850" w:rsidP="00584850">
      <w:pPr>
        <w:rPr>
          <w:rFonts w:ascii="Cambria" w:hAnsi="Cambria"/>
          <w:noProof/>
        </w:rPr>
      </w:pPr>
      <w:r w:rsidRPr="00584850">
        <w:rPr>
          <w:rFonts w:ascii="Cambria" w:hAnsi="Cambria"/>
          <w:noProof/>
        </w:rPr>
        <w:t xml:space="preserve">Salazar-Gonzalez, JF, Salazar, MG, Keele, BF, Learn, GH, Giorgi, EE, Li, H, Decker, JM, Wang, S, Baalwa, J, Kraus, MH, Parrish, NF, Shaw, KS, Guffey, MB, Bar, KJ, Davis, KL, Ochsenbauer-Jambor, C, Kappes, JC, Saag, MS, Cohen, MS, Mulenga, J, Derdeyn, CA, Allen, S, Hunter, E, Markowitz, M, Hraber, P, Perelson, AS, Bhattacharya, T, Haynes, BF, Korber, BT, Hahn, BH, Shaw, GM (2009) Genetic identity, biological phenotype, and evolutionary pathways of transmitted/founder viruses in acute and early HIV-1 infection. </w:t>
      </w:r>
      <w:r w:rsidRPr="00584850">
        <w:rPr>
          <w:rFonts w:ascii="Cambria" w:hAnsi="Cambria"/>
          <w:i/>
          <w:noProof/>
        </w:rPr>
        <w:t>J Exp Med</w:t>
      </w:r>
      <w:r w:rsidRPr="00584850">
        <w:rPr>
          <w:rFonts w:ascii="Cambria" w:hAnsi="Cambria"/>
          <w:noProof/>
        </w:rPr>
        <w:t xml:space="preserve"> </w:t>
      </w:r>
      <w:r w:rsidRPr="00584850">
        <w:rPr>
          <w:rFonts w:ascii="Cambria" w:hAnsi="Cambria"/>
          <w:b/>
          <w:noProof/>
        </w:rPr>
        <w:t>206</w:t>
      </w:r>
      <w:r w:rsidRPr="00584850">
        <w:rPr>
          <w:rFonts w:ascii="Cambria" w:hAnsi="Cambria"/>
          <w:noProof/>
        </w:rPr>
        <w:t>: 1273-1289.</w:t>
      </w:r>
    </w:p>
    <w:p w:rsidR="00584850" w:rsidRPr="00584850" w:rsidRDefault="00584850" w:rsidP="00584850">
      <w:pPr>
        <w:rPr>
          <w:rFonts w:ascii="Cambria" w:hAnsi="Cambria"/>
          <w:noProof/>
        </w:rPr>
      </w:pPr>
      <w:r w:rsidRPr="00584850">
        <w:rPr>
          <w:rFonts w:ascii="Cambria" w:hAnsi="Cambria"/>
          <w:noProof/>
        </w:rPr>
        <w:t xml:space="preserve">Sheward, DJ, Murrell, B, Williamson, C (2012) Degenerate Primer IDs and the birthday problem. </w:t>
      </w:r>
      <w:r w:rsidRPr="00584850">
        <w:rPr>
          <w:rFonts w:ascii="Cambria" w:hAnsi="Cambria"/>
          <w:i/>
          <w:noProof/>
        </w:rPr>
        <w:t>Proc Natl Acad Sci U S A</w:t>
      </w:r>
      <w:r w:rsidRPr="00584850">
        <w:rPr>
          <w:rFonts w:ascii="Cambria" w:hAnsi="Cambria"/>
          <w:noProof/>
        </w:rPr>
        <w:t xml:space="preserve"> </w:t>
      </w:r>
      <w:r w:rsidRPr="00584850">
        <w:rPr>
          <w:rFonts w:ascii="Cambria" w:hAnsi="Cambria"/>
          <w:b/>
          <w:noProof/>
        </w:rPr>
        <w:t>109</w:t>
      </w:r>
      <w:r w:rsidRPr="00584850">
        <w:rPr>
          <w:rFonts w:ascii="Cambria" w:hAnsi="Cambria"/>
          <w:noProof/>
        </w:rPr>
        <w:t>: E1330; author reply E1331.</w:t>
      </w:r>
    </w:p>
    <w:p w:rsidR="00584850" w:rsidRPr="00584850" w:rsidRDefault="00584850" w:rsidP="00584850">
      <w:pPr>
        <w:rPr>
          <w:rFonts w:ascii="Cambria" w:hAnsi="Cambria"/>
          <w:noProof/>
        </w:rPr>
      </w:pPr>
      <w:r w:rsidRPr="00584850">
        <w:rPr>
          <w:rFonts w:ascii="Cambria" w:hAnsi="Cambria"/>
          <w:noProof/>
        </w:rPr>
        <w:t xml:space="preserve">Sipos, R, Szekely, AJ, Palatinszky, M, Revesz, S, Marialigeti, K, Nikolausz, M (2007) Effect of primer mismatch, annealing temperature and PCR cycle number on 16S rRNA gene-targetting bacterial community analysis. </w:t>
      </w:r>
      <w:r w:rsidRPr="00584850">
        <w:rPr>
          <w:rFonts w:ascii="Cambria" w:hAnsi="Cambria"/>
          <w:i/>
          <w:noProof/>
        </w:rPr>
        <w:t>FEMS Microbiol Ecol</w:t>
      </w:r>
      <w:r w:rsidRPr="00584850">
        <w:rPr>
          <w:rFonts w:ascii="Cambria" w:hAnsi="Cambria"/>
          <w:noProof/>
        </w:rPr>
        <w:t xml:space="preserve"> </w:t>
      </w:r>
      <w:r w:rsidRPr="00584850">
        <w:rPr>
          <w:rFonts w:ascii="Cambria" w:hAnsi="Cambria"/>
          <w:b/>
          <w:noProof/>
        </w:rPr>
        <w:t>60</w:t>
      </w:r>
      <w:r w:rsidRPr="00584850">
        <w:rPr>
          <w:rFonts w:ascii="Cambria" w:hAnsi="Cambria"/>
          <w:noProof/>
        </w:rPr>
        <w:t>: 341-350.</w:t>
      </w:r>
    </w:p>
    <w:p w:rsidR="00584850" w:rsidRPr="00584850" w:rsidRDefault="00584850" w:rsidP="00584850">
      <w:pPr>
        <w:rPr>
          <w:rFonts w:ascii="Cambria" w:hAnsi="Cambria"/>
          <w:noProof/>
        </w:rPr>
      </w:pPr>
      <w:r w:rsidRPr="00584850">
        <w:rPr>
          <w:rFonts w:ascii="Cambria" w:hAnsi="Cambria"/>
          <w:noProof/>
        </w:rPr>
        <w:t xml:space="preserve">Storhoff, JJ, Lucas, AD, Garimella, V, Bao, YP, Muller, UR (2004) Homogeneous detection of unamplified genomic DNA sequences based on colorimetric scatter of gold nanoparticle probes. </w:t>
      </w:r>
      <w:r w:rsidRPr="00584850">
        <w:rPr>
          <w:rFonts w:ascii="Cambria" w:hAnsi="Cambria"/>
          <w:i/>
          <w:noProof/>
        </w:rPr>
        <w:t>Nat Biotechnol</w:t>
      </w:r>
      <w:r w:rsidRPr="00584850">
        <w:rPr>
          <w:rFonts w:ascii="Cambria" w:hAnsi="Cambria"/>
          <w:noProof/>
        </w:rPr>
        <w:t xml:space="preserve"> </w:t>
      </w:r>
      <w:r w:rsidRPr="00584850">
        <w:rPr>
          <w:rFonts w:ascii="Cambria" w:hAnsi="Cambria"/>
          <w:b/>
          <w:noProof/>
        </w:rPr>
        <w:t>22</w:t>
      </w:r>
      <w:r w:rsidRPr="00584850">
        <w:rPr>
          <w:rFonts w:ascii="Cambria" w:hAnsi="Cambria"/>
          <w:noProof/>
        </w:rPr>
        <w:t>: 883-887.</w:t>
      </w:r>
    </w:p>
    <w:p w:rsidR="00584850" w:rsidRPr="00584850" w:rsidRDefault="00584850" w:rsidP="00584850">
      <w:pPr>
        <w:rPr>
          <w:rFonts w:ascii="Cambria" w:hAnsi="Cambria"/>
          <w:noProof/>
        </w:rPr>
      </w:pPr>
      <w:r w:rsidRPr="00584850">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584850">
        <w:rPr>
          <w:rFonts w:ascii="Cambria" w:hAnsi="Cambria"/>
          <w:i/>
          <w:noProof/>
        </w:rPr>
        <w:t>J Acquir Immune Defic Syndr</w:t>
      </w:r>
      <w:r w:rsidRPr="00584850">
        <w:rPr>
          <w:rFonts w:ascii="Cambria" w:hAnsi="Cambria"/>
          <w:noProof/>
        </w:rPr>
        <w:t xml:space="preserve"> </w:t>
      </w:r>
      <w:r w:rsidRPr="00584850">
        <w:rPr>
          <w:rFonts w:ascii="Cambria" w:hAnsi="Cambria"/>
          <w:b/>
          <w:noProof/>
        </w:rPr>
        <w:t>52</w:t>
      </w:r>
      <w:r w:rsidRPr="00584850">
        <w:rPr>
          <w:rFonts w:ascii="Cambria" w:hAnsi="Cambria"/>
          <w:noProof/>
        </w:rPr>
        <w:t>: 309-315.</w:t>
      </w:r>
    </w:p>
    <w:p w:rsidR="00584850" w:rsidRPr="00584850" w:rsidRDefault="00584850" w:rsidP="00584850">
      <w:pPr>
        <w:rPr>
          <w:rFonts w:ascii="Cambria" w:hAnsi="Cambria"/>
          <w:noProof/>
        </w:rPr>
      </w:pPr>
      <w:r w:rsidRPr="00584850">
        <w:rPr>
          <w:rFonts w:ascii="Cambria" w:hAnsi="Cambria"/>
          <w:noProof/>
        </w:rPr>
        <w:t xml:space="preserve">Wang, C, Mitsuya, Y, Gharizadeh, B, Ronaghi, M, Shafer, RW (2007) Characterization of mutation spectra with ultra-deep pyrosequencing: application to HIV-1 drug resistance. </w:t>
      </w:r>
      <w:r w:rsidRPr="00584850">
        <w:rPr>
          <w:rFonts w:ascii="Cambria" w:hAnsi="Cambria"/>
          <w:i/>
          <w:noProof/>
        </w:rPr>
        <w:t>Genome Res</w:t>
      </w:r>
      <w:r w:rsidRPr="00584850">
        <w:rPr>
          <w:rFonts w:ascii="Cambria" w:hAnsi="Cambria"/>
          <w:noProof/>
        </w:rPr>
        <w:t xml:space="preserve"> </w:t>
      </w:r>
      <w:r w:rsidRPr="00584850">
        <w:rPr>
          <w:rFonts w:ascii="Cambria" w:hAnsi="Cambria"/>
          <w:b/>
          <w:noProof/>
        </w:rPr>
        <w:t>17</w:t>
      </w:r>
      <w:r w:rsidRPr="00584850">
        <w:rPr>
          <w:rFonts w:ascii="Cambria" w:hAnsi="Cambria"/>
          <w:noProof/>
        </w:rPr>
        <w:t>: 1195-1201.</w:t>
      </w:r>
    </w:p>
    <w:p w:rsidR="00584850" w:rsidRPr="00584850" w:rsidRDefault="00584850" w:rsidP="00584850">
      <w:pPr>
        <w:rPr>
          <w:rFonts w:ascii="Cambria" w:hAnsi="Cambria"/>
          <w:noProof/>
        </w:rPr>
      </w:pPr>
      <w:r w:rsidRPr="00584850">
        <w:rPr>
          <w:rFonts w:ascii="Cambria" w:hAnsi="Cambria"/>
          <w:noProof/>
        </w:rPr>
        <w:t xml:space="preserve">Wu, DY, Ugozzoli, L, Pal, BK, Qian, J, Wallace, RB (1991) The effect of temperature and oligonucleotide primer length on the specificity and efficiency of amplification by the polymerase chain reaction. </w:t>
      </w:r>
      <w:r w:rsidRPr="00584850">
        <w:rPr>
          <w:rFonts w:ascii="Cambria" w:hAnsi="Cambria"/>
          <w:i/>
          <w:noProof/>
        </w:rPr>
        <w:t>DNA Cell Biol</w:t>
      </w:r>
      <w:r w:rsidRPr="00584850">
        <w:rPr>
          <w:rFonts w:ascii="Cambria" w:hAnsi="Cambria"/>
          <w:noProof/>
        </w:rPr>
        <w:t xml:space="preserve"> </w:t>
      </w:r>
      <w:r w:rsidRPr="00584850">
        <w:rPr>
          <w:rFonts w:ascii="Cambria" w:hAnsi="Cambria"/>
          <w:b/>
          <w:noProof/>
        </w:rPr>
        <w:t>10</w:t>
      </w:r>
      <w:r w:rsidRPr="00584850">
        <w:rPr>
          <w:rFonts w:ascii="Cambria" w:hAnsi="Cambria"/>
          <w:noProof/>
        </w:rPr>
        <w:t>: 233-238.</w:t>
      </w:r>
    </w:p>
    <w:p w:rsidR="00584850" w:rsidRPr="00584850" w:rsidRDefault="00584850" w:rsidP="00584850">
      <w:pPr>
        <w:rPr>
          <w:rFonts w:ascii="Cambria" w:hAnsi="Cambria"/>
          <w:noProof/>
        </w:rPr>
      </w:pPr>
      <w:r w:rsidRPr="00584850">
        <w:rPr>
          <w:rFonts w:ascii="Cambria" w:hAnsi="Cambria"/>
          <w:noProof/>
        </w:rPr>
        <w:t xml:space="preserve">Yang, YL, Wang, G, Dorman, K, Kaplan, AH (1996) Long polymerase chain reaction amplification of heterogeneous HIV type 1 templates produces recombination at a relatively high frequency. </w:t>
      </w:r>
      <w:r w:rsidRPr="00584850">
        <w:rPr>
          <w:rFonts w:ascii="Cambria" w:hAnsi="Cambria"/>
          <w:i/>
          <w:noProof/>
        </w:rPr>
        <w:t>AIDS Res Hum Retroviruses</w:t>
      </w:r>
      <w:r w:rsidRPr="00584850">
        <w:rPr>
          <w:rFonts w:ascii="Cambria" w:hAnsi="Cambria"/>
          <w:noProof/>
        </w:rPr>
        <w:t xml:space="preserve"> </w:t>
      </w:r>
      <w:r w:rsidRPr="00584850">
        <w:rPr>
          <w:rFonts w:ascii="Cambria" w:hAnsi="Cambria"/>
          <w:b/>
          <w:noProof/>
        </w:rPr>
        <w:t>12</w:t>
      </w:r>
      <w:r w:rsidRPr="00584850">
        <w:rPr>
          <w:rFonts w:ascii="Cambria" w:hAnsi="Cambria"/>
          <w:noProof/>
        </w:rPr>
        <w:t>: 303-306.</w:t>
      </w:r>
    </w:p>
    <w:p w:rsidR="00584850" w:rsidRPr="00584850" w:rsidRDefault="00584850" w:rsidP="00584850">
      <w:pPr>
        <w:rPr>
          <w:rFonts w:ascii="Cambria" w:hAnsi="Cambria"/>
          <w:noProof/>
        </w:rPr>
      </w:pPr>
      <w:r w:rsidRPr="00584850">
        <w:rPr>
          <w:rFonts w:ascii="Cambria" w:hAnsi="Cambria"/>
          <w:noProof/>
        </w:rPr>
        <w:t xml:space="preserve">Zagordi, O, Bhattacharya, A, Eriksson, N, Beerenwinkel, N (2011) ShoRAH: estimating the genetic diversity of a mixed sample from next-generation sequencing data. </w:t>
      </w:r>
      <w:r w:rsidRPr="00584850">
        <w:rPr>
          <w:rFonts w:ascii="Cambria" w:hAnsi="Cambria"/>
          <w:i/>
          <w:noProof/>
        </w:rPr>
        <w:t>BMC Bioinformatics</w:t>
      </w:r>
      <w:r w:rsidRPr="00584850">
        <w:rPr>
          <w:rFonts w:ascii="Cambria" w:hAnsi="Cambria"/>
          <w:noProof/>
        </w:rPr>
        <w:t xml:space="preserve"> </w:t>
      </w:r>
      <w:r w:rsidRPr="00584850">
        <w:rPr>
          <w:rFonts w:ascii="Cambria" w:hAnsi="Cambria"/>
          <w:b/>
          <w:noProof/>
        </w:rPr>
        <w:t>12</w:t>
      </w:r>
      <w:r w:rsidRPr="00584850">
        <w:rPr>
          <w:rFonts w:ascii="Cambria" w:hAnsi="Cambria"/>
          <w:noProof/>
        </w:rPr>
        <w:t>: 119.</w:t>
      </w:r>
    </w:p>
    <w:p w:rsidR="00584850" w:rsidRPr="00584850" w:rsidRDefault="00584850" w:rsidP="00584850">
      <w:pPr>
        <w:rPr>
          <w:rFonts w:ascii="Cambria" w:hAnsi="Cambria"/>
          <w:noProof/>
        </w:rPr>
      </w:pPr>
      <w:r w:rsidRPr="00584850">
        <w:rPr>
          <w:rFonts w:ascii="Cambria" w:hAnsi="Cambria"/>
          <w:noProof/>
        </w:rPr>
        <w:t xml:space="preserve">Zagordi, O, Klein, R, Daumer, M, Beerenwinkel, N (2010) Error correction of next-generation sequencing data and reliable estimation of HIV quasispecies. </w:t>
      </w:r>
      <w:r w:rsidRPr="00584850">
        <w:rPr>
          <w:rFonts w:ascii="Cambria" w:hAnsi="Cambria"/>
          <w:i/>
          <w:noProof/>
        </w:rPr>
        <w:t>Nucleic Acids Res</w:t>
      </w:r>
      <w:r w:rsidRPr="00584850">
        <w:rPr>
          <w:rFonts w:ascii="Cambria" w:hAnsi="Cambria"/>
          <w:noProof/>
        </w:rPr>
        <w:t xml:space="preserve"> </w:t>
      </w:r>
      <w:r w:rsidRPr="00584850">
        <w:rPr>
          <w:rFonts w:ascii="Cambria" w:hAnsi="Cambria"/>
          <w:b/>
          <w:noProof/>
        </w:rPr>
        <w:t>38</w:t>
      </w:r>
      <w:r w:rsidRPr="00584850">
        <w:rPr>
          <w:rFonts w:ascii="Cambria" w:hAnsi="Cambria"/>
          <w:noProof/>
        </w:rPr>
        <w:t>: 7400-7409.</w:t>
      </w:r>
    </w:p>
    <w:p w:rsidR="00584850" w:rsidRDefault="00584850" w:rsidP="00584850">
      <w:pPr>
        <w:ind w:left="720" w:hanging="720"/>
        <w:rPr>
          <w:rFonts w:ascii="Cambria" w:hAnsi="Cambria"/>
          <w:noProof/>
        </w:rPr>
      </w:pPr>
    </w:p>
    <w:p w:rsidR="00EE0186" w:rsidRDefault="00865684" w:rsidP="00EE0186">
      <w:r>
        <w:fldChar w:fldCharType="end"/>
      </w:r>
    </w:p>
    <w:sectPr w:rsidR="00EE0186" w:rsidSect="000D7BF3">
      <w:pgSz w:w="11899" w:h="16838"/>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0" w:author="Simon Travers" w:date="2013-10-10T17:25:00Z" w:initials="OU">
    <w:p w:rsidR="00497B1D" w:rsidRDefault="00497B1D">
      <w:pPr>
        <w:pStyle w:val="CommentText"/>
      </w:pPr>
      <w:r>
        <w:rPr>
          <w:rStyle w:val="CommentReference"/>
        </w:rPr>
        <w:annotationRef/>
      </w:r>
      <w:r>
        <w:t>What does PIDA stand for?</w:t>
      </w:r>
    </w:p>
  </w:comment>
  <w:comment w:id="1" w:author="Simon Travers" w:date="2013-10-10T17:25:00Z" w:initials="OU">
    <w:p w:rsidR="00497B1D" w:rsidRDefault="00497B1D">
      <w:pPr>
        <w:pStyle w:val="CommentText"/>
      </w:pPr>
      <w:r>
        <w:rPr>
          <w:rStyle w:val="CommentReference"/>
        </w:rPr>
        <w:annotationRef/>
      </w:r>
      <w:r>
        <w:t xml:space="preserve">I think you should restructure this intro a little.  Keep it as it currently is but remove all references to HIV drug resistance genotyping.  Just describe it in the context of being able to fix errors etc.  </w:t>
      </w:r>
    </w:p>
    <w:p w:rsidR="00497B1D" w:rsidRDefault="00497B1D">
      <w:pPr>
        <w:pStyle w:val="CommentText"/>
      </w:pPr>
    </w:p>
    <w:p w:rsidR="00497B1D" w:rsidRDefault="00497B1D">
      <w:pPr>
        <w:pStyle w:val="CommentText"/>
      </w:pPr>
    </w:p>
    <w:p w:rsidR="00497B1D" w:rsidRDefault="00497B1D">
      <w:pPr>
        <w:pStyle w:val="CommentText"/>
      </w:pPr>
      <w:r>
        <w:t xml:space="preserve">Then the very last section will be about how it will be hugely beneficial in HIV resistance </w:t>
      </w:r>
      <w:proofErr w:type="spellStart"/>
      <w:r>
        <w:t>genoyping</w:t>
      </w:r>
      <w:proofErr w:type="spellEnd"/>
      <w:r>
        <w:t xml:space="preserve"> and how there’s a need for A) software to be developed to process this type of data and B) for it to be included in Seq2Res.</w:t>
      </w:r>
    </w:p>
  </w:comment>
  <w:comment w:id="7" w:author="Simon Travers" w:date="2013-10-10T17:25:00Z" w:initials="OU">
    <w:p w:rsidR="00497B1D" w:rsidRDefault="00497B1D">
      <w:pPr>
        <w:pStyle w:val="CommentText"/>
      </w:pPr>
      <w:r>
        <w:rPr>
          <w:rStyle w:val="CommentReference"/>
        </w:rPr>
        <w:annotationRef/>
      </w:r>
      <w:r>
        <w:t>Is it though</w:t>
      </w:r>
      <w:proofErr w:type="gramStart"/>
      <w:r>
        <w:t>?!</w:t>
      </w:r>
      <w:proofErr w:type="gramEnd"/>
      <w:r>
        <w:t xml:space="preserve">  You know the exact figure for both the FLX and Junior machines so use them!</w:t>
      </w:r>
    </w:p>
  </w:comment>
  <w:comment w:id="8" w:author="Simon Travers" w:date="2013-10-10T17:25:00Z" w:initials="OU">
    <w:p w:rsidR="00497B1D" w:rsidRDefault="00497B1D">
      <w:pPr>
        <w:pStyle w:val="CommentText"/>
      </w:pPr>
      <w:r>
        <w:rPr>
          <w:rStyle w:val="CommentReference"/>
        </w:rPr>
        <w:annotationRef/>
      </w:r>
      <w:r>
        <w:t>Than what</w:t>
      </w:r>
      <w:proofErr w:type="gramStart"/>
      <w:r>
        <w:t>?!</w:t>
      </w:r>
      <w:proofErr w:type="gramEnd"/>
    </w:p>
  </w:comment>
  <w:comment w:id="9" w:author="Simon Travers" w:date="2013-10-10T17:25:00Z" w:initials="OU">
    <w:p w:rsidR="00497B1D" w:rsidRDefault="00497B1D">
      <w:pPr>
        <w:pStyle w:val="CommentText"/>
      </w:pPr>
      <w:r>
        <w:rPr>
          <w:rStyle w:val="CommentReference"/>
        </w:rPr>
        <w:annotationRef/>
      </w:r>
      <w:r>
        <w:t>Like I’ve said before in other chapter:</w:t>
      </w:r>
    </w:p>
    <w:p w:rsidR="00497B1D" w:rsidRDefault="00497B1D">
      <w:pPr>
        <w:pStyle w:val="CommentText"/>
      </w:pPr>
    </w:p>
    <w:p w:rsidR="00497B1D" w:rsidRDefault="00497B1D">
      <w:pPr>
        <w:pStyle w:val="CommentText"/>
      </w:pPr>
      <w:r>
        <w:t>You don’t need to put references like this in a thesis!!</w:t>
      </w:r>
    </w:p>
  </w:comment>
  <w:comment w:id="13" w:author="Simon Travers" w:date="2013-10-10T17:25:00Z" w:initials="OU">
    <w:p w:rsidR="00497B1D" w:rsidRDefault="00497B1D">
      <w:pPr>
        <w:pStyle w:val="CommentText"/>
      </w:pPr>
      <w:r>
        <w:rPr>
          <w:rStyle w:val="CommentReference"/>
        </w:rPr>
        <w:annotationRef/>
      </w:r>
      <w:r>
        <w:t>The way you had them before was as two sentences.  Did you get them from different sources?  It reads like you did and just stuck them both in without thinking about how you were essentially repeating yourself!</w:t>
      </w:r>
    </w:p>
    <w:p w:rsidR="00497B1D" w:rsidRDefault="00497B1D">
      <w:pPr>
        <w:pStyle w:val="CommentText"/>
      </w:pPr>
    </w:p>
    <w:p w:rsidR="00497B1D" w:rsidRDefault="00497B1D">
      <w:pPr>
        <w:pStyle w:val="CommentText"/>
      </w:pPr>
      <w:r>
        <w:t xml:space="preserve">You should move the HIV related references from the </w:t>
      </w:r>
      <w:proofErr w:type="gramStart"/>
      <w:r>
        <w:t>first  statement</w:t>
      </w:r>
      <w:proofErr w:type="gramEnd"/>
      <w:r>
        <w:t xml:space="preserve"> to the second one</w:t>
      </w:r>
    </w:p>
  </w:comment>
  <w:comment w:id="14" w:author="Simon Travers" w:date="2013-10-10T17:25:00Z" w:initials="OU">
    <w:p w:rsidR="00497B1D" w:rsidRDefault="00497B1D">
      <w:pPr>
        <w:pStyle w:val="CommentText"/>
      </w:pPr>
      <w:r>
        <w:rPr>
          <w:rStyle w:val="CommentReference"/>
        </w:rPr>
        <w:annotationRef/>
      </w:r>
      <w:r>
        <w:t>Is there any need for this sentence?  It essentially repeats the previous statement.</w:t>
      </w:r>
    </w:p>
  </w:comment>
  <w:comment w:id="15" w:author="Simon Travers" w:date="2013-10-10T17:25:00Z" w:initials="OU">
    <w:p w:rsidR="00497B1D" w:rsidRDefault="00497B1D">
      <w:pPr>
        <w:pStyle w:val="CommentText"/>
      </w:pPr>
      <w:r>
        <w:rPr>
          <w:rStyle w:val="CommentReference"/>
        </w:rPr>
        <w:annotationRef/>
      </w:r>
      <w:r>
        <w:t>I think you should put some hard figures on this.</w:t>
      </w:r>
    </w:p>
  </w:comment>
  <w:comment w:id="16" w:author="Simon Travers" w:date="2013-10-10T17:25:00Z" w:initials="OU">
    <w:p w:rsidR="00497B1D" w:rsidRDefault="00497B1D">
      <w:pPr>
        <w:pStyle w:val="CommentText"/>
      </w:pPr>
      <w:r>
        <w:rPr>
          <w:rStyle w:val="CommentReference"/>
        </w:rPr>
        <w:annotationRef/>
      </w:r>
      <w:r>
        <w:t xml:space="preserve">Obscuring true original sample what?  Word(s) missing here.  </w:t>
      </w:r>
    </w:p>
  </w:comment>
  <w:comment w:id="17" w:author="Simon Travers" w:date="2013-10-10T17:25:00Z" w:initials="OU">
    <w:p w:rsidR="00497B1D" w:rsidRDefault="00497B1D">
      <w:pPr>
        <w:pStyle w:val="CommentText"/>
      </w:pPr>
      <w:r>
        <w:rPr>
          <w:rStyle w:val="CommentReference"/>
        </w:rPr>
        <w:annotationRef/>
      </w:r>
      <w:r>
        <w:t>This makes no sense…what do you mean?</w:t>
      </w:r>
    </w:p>
  </w:comment>
  <w:comment w:id="18" w:author="Simon Travers" w:date="2013-10-10T17:25:00Z" w:initials="OU">
    <w:p w:rsidR="00497B1D" w:rsidRDefault="00497B1D">
      <w:pPr>
        <w:pStyle w:val="CommentText"/>
      </w:pPr>
      <w:r>
        <w:rPr>
          <w:rStyle w:val="CommentReference"/>
        </w:rPr>
        <w:annotationRef/>
      </w:r>
      <w:r>
        <w:t>This statement is a little out of place here (about DRMs)…I understand why it’s here but you need to put it in context.  The errors don’t just affect DRM identification so I suggest including this as an example of why it’s so important to be able to characterize and correct PCR and sequencing induced errors.</w:t>
      </w:r>
    </w:p>
  </w:comment>
  <w:comment w:id="20" w:author="Simon Travers" w:date="2013-10-10T17:25:00Z" w:initials="OU">
    <w:p w:rsidR="00497B1D" w:rsidRDefault="00497B1D">
      <w:pPr>
        <w:pStyle w:val="CommentText"/>
      </w:pPr>
      <w:r>
        <w:rPr>
          <w:rStyle w:val="CommentReference"/>
        </w:rPr>
        <w:annotationRef/>
      </w:r>
      <w:r>
        <w:t>DELETE</w:t>
      </w:r>
    </w:p>
  </w:comment>
  <w:comment w:id="21" w:author="Simon Travers" w:date="2013-10-10T17:25:00Z" w:initials="OU">
    <w:p w:rsidR="00497B1D" w:rsidRDefault="00497B1D">
      <w:pPr>
        <w:pStyle w:val="CommentText"/>
      </w:pPr>
      <w:r>
        <w:rPr>
          <w:rStyle w:val="CommentReference"/>
        </w:rPr>
        <w:annotationRef/>
      </w:r>
      <w:r>
        <w:t>????????</w:t>
      </w:r>
    </w:p>
  </w:comment>
  <w:comment w:id="22" w:author="Simon Travers" w:date="2013-10-10T17:25:00Z" w:initials="OU">
    <w:p w:rsidR="00497B1D" w:rsidRDefault="00497B1D">
      <w:pPr>
        <w:pStyle w:val="CommentText"/>
      </w:pPr>
      <w:r>
        <w:rPr>
          <w:rStyle w:val="CommentReference"/>
        </w:rPr>
        <w:annotationRef/>
      </w:r>
      <w:proofErr w:type="gramStart"/>
      <w:r>
        <w:t>more</w:t>
      </w:r>
      <w:proofErr w:type="gramEnd"/>
      <w:r>
        <w:t xml:space="preserve"> detail needed. On how these approaches work and why they’re not ideal</w:t>
      </w:r>
    </w:p>
  </w:comment>
  <w:comment w:id="26" w:author="Simon Travers" w:date="2013-10-10T17:25:00Z" w:initials="OU">
    <w:p w:rsidR="00497B1D" w:rsidRDefault="00497B1D">
      <w:pPr>
        <w:pStyle w:val="CommentText"/>
      </w:pPr>
      <w:r>
        <w:rPr>
          <w:rStyle w:val="CommentReference"/>
        </w:rPr>
        <w:annotationRef/>
      </w:r>
      <w:r>
        <w:t>You now need to add the final section justifying this chapter:</w:t>
      </w:r>
    </w:p>
    <w:p w:rsidR="00497B1D" w:rsidRDefault="00497B1D">
      <w:pPr>
        <w:pStyle w:val="CommentText"/>
      </w:pPr>
    </w:p>
    <w:p w:rsidR="00497B1D" w:rsidRDefault="00497B1D" w:rsidP="00A96CD9">
      <w:pPr>
        <w:pStyle w:val="CommentText"/>
        <w:numPr>
          <w:ilvl w:val="0"/>
          <w:numId w:val="1"/>
        </w:numPr>
      </w:pPr>
      <w:proofErr w:type="gramStart"/>
      <w:r>
        <w:t>potential</w:t>
      </w:r>
      <w:proofErr w:type="gramEnd"/>
      <w:r>
        <w:t xml:space="preserve"> importance for primer ID usage in resistance genotyping.</w:t>
      </w:r>
    </w:p>
    <w:p w:rsidR="00497B1D" w:rsidRDefault="00497B1D" w:rsidP="00A96CD9">
      <w:pPr>
        <w:pStyle w:val="CommentText"/>
        <w:numPr>
          <w:ilvl w:val="0"/>
          <w:numId w:val="1"/>
        </w:numPr>
      </w:pPr>
      <w:r>
        <w:t>Need for software to be able to undertake this type of analysis (none currently available)</w:t>
      </w:r>
    </w:p>
    <w:p w:rsidR="00497B1D" w:rsidRDefault="00497B1D" w:rsidP="00A96CD9">
      <w:pPr>
        <w:pStyle w:val="CommentText"/>
        <w:numPr>
          <w:ilvl w:val="0"/>
          <w:numId w:val="1"/>
        </w:numPr>
      </w:pPr>
      <w:r>
        <w:t>Need for it to be developed for, and included in, Seq2Res.</w:t>
      </w:r>
    </w:p>
    <w:p w:rsidR="00497B1D" w:rsidRDefault="00497B1D" w:rsidP="00A96CD9">
      <w:pPr>
        <w:pStyle w:val="CommentText"/>
      </w:pPr>
    </w:p>
    <w:p w:rsidR="00497B1D" w:rsidRDefault="00497B1D" w:rsidP="00A96CD9">
      <w:pPr>
        <w:pStyle w:val="CommentText"/>
      </w:pPr>
      <w:r>
        <w:t xml:space="preserve">Then you’ll have perfectly described why this chapter is so important! </w:t>
      </w:r>
    </w:p>
  </w:comment>
  <w:comment w:id="31" w:author="Simon Travers" w:date="2013-10-10T17:25:00Z" w:initials="OU">
    <w:p w:rsidR="00497B1D" w:rsidRDefault="00497B1D">
      <w:pPr>
        <w:pStyle w:val="CommentText"/>
      </w:pPr>
      <w:r>
        <w:rPr>
          <w:rStyle w:val="CommentReference"/>
        </w:rPr>
        <w:annotationRef/>
      </w:r>
      <w:r>
        <w:t>This sentence needs to be restructured...it’s confusing as it is!</w:t>
      </w:r>
    </w:p>
  </w:comment>
  <w:comment w:id="32" w:author="Simon Travers" w:date="2013-10-10T17:25:00Z" w:initials="OU">
    <w:p w:rsidR="00497B1D" w:rsidRDefault="00497B1D">
      <w:pPr>
        <w:pStyle w:val="CommentText"/>
      </w:pPr>
      <w:r>
        <w:rPr>
          <w:rStyle w:val="CommentReference"/>
        </w:rPr>
        <w:annotationRef/>
      </w:r>
      <w:r>
        <w:t>There’s nothing in that figure that described the different files</w:t>
      </w:r>
      <w:proofErr w:type="gramStart"/>
      <w:r>
        <w:t>?!</w:t>
      </w:r>
      <w:proofErr w:type="gramEnd"/>
    </w:p>
    <w:p w:rsidR="00497B1D" w:rsidRDefault="00497B1D">
      <w:pPr>
        <w:pStyle w:val="CommentText"/>
      </w:pPr>
    </w:p>
    <w:p w:rsidR="00497B1D" w:rsidRDefault="00497B1D">
      <w:pPr>
        <w:pStyle w:val="CommentText"/>
      </w:pPr>
      <w:r>
        <w:t xml:space="preserve">You MUST describe each of the input files and make the reader understand why they’re needed. </w:t>
      </w:r>
    </w:p>
  </w:comment>
  <w:comment w:id="33" w:author="Simon Travers" w:date="2013-10-10T17:25:00Z" w:initials="OU">
    <w:p w:rsidR="00497B1D" w:rsidRDefault="00497B1D">
      <w:pPr>
        <w:pStyle w:val="CommentText"/>
      </w:pPr>
      <w:r>
        <w:rPr>
          <w:rStyle w:val="CommentReference"/>
        </w:rPr>
        <w:annotationRef/>
      </w:r>
      <w:r>
        <w:t>This whole section is hugely confusing.  It must be made clearer.  Use figures if it makes it easier.</w:t>
      </w:r>
    </w:p>
  </w:comment>
  <w:comment w:id="34" w:author="Simon Travers" w:date="2013-10-10T17:25:00Z" w:initials="OU">
    <w:p w:rsidR="00497B1D" w:rsidRDefault="00497B1D">
      <w:pPr>
        <w:pStyle w:val="CommentText"/>
      </w:pPr>
      <w:r>
        <w:rPr>
          <w:rStyle w:val="CommentReference"/>
        </w:rPr>
        <w:annotationRef/>
      </w:r>
      <w:r>
        <w:t>From here on in is so confusingly written that there were time that I couldn’t follow it.  It needs serious work.</w:t>
      </w:r>
    </w:p>
    <w:p w:rsidR="00497B1D" w:rsidRDefault="00497B1D">
      <w:pPr>
        <w:pStyle w:val="CommentText"/>
      </w:pPr>
    </w:p>
    <w:p w:rsidR="00497B1D" w:rsidRDefault="00497B1D">
      <w:pPr>
        <w:pStyle w:val="CommentText"/>
      </w:pPr>
      <w:r>
        <w:t>It should be clear and simple and is anything but.  Make use of figures…think about how we worked it all out on the whiteboard…with figures…</w:t>
      </w:r>
      <w:proofErr w:type="gramStart"/>
      <w:r>
        <w:t>.recreate</w:t>
      </w:r>
      <w:proofErr w:type="gramEnd"/>
      <w:r>
        <w:t xml:space="preserve"> them and use the figures as the foundation for all of your descriptions.</w:t>
      </w:r>
    </w:p>
  </w:comment>
  <w:comment w:id="37" w:author="Simon Travers" w:date="2013-10-10T17:25:00Z" w:initials="OU">
    <w:p w:rsidR="00497B1D" w:rsidRDefault="00497B1D">
      <w:pPr>
        <w:pStyle w:val="CommentText"/>
      </w:pPr>
      <w:r>
        <w:rPr>
          <w:rStyle w:val="CommentReference"/>
        </w:rPr>
        <w:annotationRef/>
      </w:r>
      <w:r>
        <w:t>DELETE!!</w:t>
      </w:r>
    </w:p>
  </w:comment>
  <w:comment w:id="38" w:author="Simon Travers" w:date="2013-10-10T17:25:00Z" w:initials="OU">
    <w:p w:rsidR="00497B1D" w:rsidRDefault="00497B1D">
      <w:pPr>
        <w:pStyle w:val="CommentText"/>
      </w:pPr>
      <w:r>
        <w:rPr>
          <w:rStyle w:val="CommentReference"/>
        </w:rPr>
        <w:annotationRef/>
      </w:r>
      <w:r>
        <w:t>This should be right up at the beginning of this section and should be referenced to multiple times.</w:t>
      </w:r>
    </w:p>
  </w:comment>
  <w:comment w:id="40" w:author="Simon Travers" w:date="2013-10-10T17:25:00Z" w:initials="OU">
    <w:p w:rsidR="00497B1D" w:rsidRDefault="00497B1D">
      <w:pPr>
        <w:pStyle w:val="CommentText"/>
      </w:pPr>
      <w:r>
        <w:rPr>
          <w:rStyle w:val="CommentReference"/>
        </w:rPr>
        <w:annotationRef/>
      </w:r>
      <w:r>
        <w:t>Where’s the description of the data used?  That unquestionably comprises the M&amp;Ms!</w:t>
      </w:r>
    </w:p>
  </w:comment>
  <w:comment w:id="42" w:author="Simon Travers" w:date="2013-10-10T17:25:00Z" w:initials="OU">
    <w:p w:rsidR="00497B1D" w:rsidRDefault="00497B1D">
      <w:pPr>
        <w:pStyle w:val="CommentText"/>
      </w:pPr>
      <w:r>
        <w:rPr>
          <w:rStyle w:val="CommentReference"/>
        </w:rPr>
        <w:annotationRef/>
      </w:r>
      <w:r>
        <w:t>This is all M&amp;Ms</w:t>
      </w:r>
    </w:p>
  </w:comment>
  <w:comment w:id="43" w:author="Simon Travers" w:date="2013-10-10T17:25:00Z" w:initials="OU">
    <w:p w:rsidR="00497B1D" w:rsidRDefault="00497B1D">
      <w:pPr>
        <w:pStyle w:val="CommentText"/>
      </w:pPr>
      <w:r>
        <w:rPr>
          <w:rStyle w:val="CommentReference"/>
        </w:rPr>
        <w:annotationRef/>
      </w:r>
      <w:r>
        <w:t>OK this needs FAR more detail, and I assume that this will also related to the remainder of the results that I haven’t read yet.</w:t>
      </w:r>
    </w:p>
    <w:p w:rsidR="00497B1D" w:rsidRDefault="00497B1D">
      <w:pPr>
        <w:pStyle w:val="CommentText"/>
      </w:pPr>
    </w:p>
    <w:p w:rsidR="00497B1D" w:rsidRDefault="00497B1D">
      <w:pPr>
        <w:pStyle w:val="CommentText"/>
      </w:pPr>
      <w:r>
        <w:t xml:space="preserve">The whole point of this chapter is </w:t>
      </w:r>
    </w:p>
    <w:p w:rsidR="00497B1D" w:rsidRDefault="00497B1D">
      <w:pPr>
        <w:pStyle w:val="CommentText"/>
      </w:pPr>
    </w:p>
    <w:p w:rsidR="00497B1D" w:rsidRDefault="00497B1D" w:rsidP="004C2040">
      <w:pPr>
        <w:pStyle w:val="CommentText"/>
        <w:numPr>
          <w:ilvl w:val="0"/>
          <w:numId w:val="2"/>
        </w:numPr>
      </w:pPr>
      <w:proofErr w:type="gramStart"/>
      <w:r>
        <w:t>describe</w:t>
      </w:r>
      <w:proofErr w:type="gramEnd"/>
      <w:r>
        <w:t xml:space="preserve"> the development and application of PIDA.</w:t>
      </w:r>
    </w:p>
    <w:p w:rsidR="00497B1D" w:rsidRDefault="00497B1D" w:rsidP="004C2040">
      <w:pPr>
        <w:pStyle w:val="CommentText"/>
        <w:numPr>
          <w:ilvl w:val="0"/>
          <w:numId w:val="2"/>
        </w:numPr>
      </w:pPr>
      <w:r>
        <w:t>Critically discuss the primer ID approach.</w:t>
      </w:r>
    </w:p>
    <w:p w:rsidR="00497B1D" w:rsidRDefault="00497B1D" w:rsidP="004C2040">
      <w:pPr>
        <w:pStyle w:val="CommentText"/>
      </w:pPr>
    </w:p>
    <w:p w:rsidR="00497B1D" w:rsidRDefault="00497B1D" w:rsidP="004C2040">
      <w:pPr>
        <w:pStyle w:val="CommentText"/>
      </w:pPr>
      <w:r>
        <w:t>Therefore detailing the amount of data loss at each of the steps and explaining why it happened is a critical part of the results.</w:t>
      </w:r>
    </w:p>
    <w:p w:rsidR="00497B1D" w:rsidRDefault="00497B1D">
      <w:pPr>
        <w:pStyle w:val="CommentText"/>
      </w:pPr>
    </w:p>
    <w:p w:rsidR="00497B1D" w:rsidRDefault="00497B1D">
      <w:pPr>
        <w:pStyle w:val="CommentText"/>
      </w:pPr>
    </w:p>
    <w:p w:rsidR="00497B1D" w:rsidRDefault="00497B1D">
      <w:pPr>
        <w:pStyle w:val="CommentText"/>
      </w:pPr>
      <w:r>
        <w:t xml:space="preserve">I suggest having a table with a column for each of Run 1 and 2 and then showing the total number of reads in the first row followed by the losses at each of the subsequent steps.  Use this as a guide to then describe the data loss/reasons for each of the steps and then it’ll be a nice simple thing to read.  </w:t>
      </w:r>
    </w:p>
    <w:p w:rsidR="00497B1D" w:rsidRDefault="00497B1D">
      <w:pPr>
        <w:pStyle w:val="CommentText"/>
      </w:pPr>
    </w:p>
    <w:p w:rsidR="00497B1D" w:rsidRDefault="00497B1D">
      <w:pPr>
        <w:pStyle w:val="CommentText"/>
      </w:pPr>
      <w:r>
        <w:t xml:space="preserve">The final row of the table will be the total number of reads that satisfied all of the criteria and were sent forward to consensus sequence generation.  </w:t>
      </w:r>
    </w:p>
    <w:p w:rsidR="00497B1D" w:rsidRDefault="00497B1D">
      <w:pPr>
        <w:pStyle w:val="CommentText"/>
      </w:pPr>
    </w:p>
    <w:p w:rsidR="00497B1D" w:rsidRDefault="00497B1D">
      <w:pPr>
        <w:pStyle w:val="CommentText"/>
      </w:pPr>
      <w:r>
        <w:t>That will then lead nicely into you describing</w:t>
      </w:r>
    </w:p>
    <w:p w:rsidR="00497B1D" w:rsidRDefault="00497B1D" w:rsidP="004C2040">
      <w:pPr>
        <w:pStyle w:val="CommentText"/>
        <w:numPr>
          <w:ilvl w:val="0"/>
          <w:numId w:val="3"/>
        </w:numPr>
      </w:pPr>
      <w:r>
        <w:t>The total number of primer IDs identified for each gene region for each patient and each run (Figure)</w:t>
      </w:r>
    </w:p>
    <w:p w:rsidR="00497B1D" w:rsidRDefault="00497B1D" w:rsidP="004C2040">
      <w:pPr>
        <w:pStyle w:val="CommentText"/>
        <w:numPr>
          <w:ilvl w:val="0"/>
          <w:numId w:val="3"/>
        </w:numPr>
      </w:pPr>
      <w:r>
        <w:t xml:space="preserve"> The number of representative sequences for primer IDs (plot).</w:t>
      </w:r>
    </w:p>
    <w:p w:rsidR="00497B1D" w:rsidRDefault="00497B1D" w:rsidP="004C2040">
      <w:pPr>
        <w:pStyle w:val="CommentText"/>
        <w:numPr>
          <w:ilvl w:val="0"/>
          <w:numId w:val="3"/>
        </w:numPr>
      </w:pPr>
      <w:r>
        <w:t>How the total number for each gene region reduces dramatically (plot  - Run 1 and 2 side by side!)</w:t>
      </w:r>
    </w:p>
    <w:p w:rsidR="00497B1D" w:rsidRDefault="00497B1D" w:rsidP="004C2040">
      <w:pPr>
        <w:pStyle w:val="CommentText"/>
      </w:pPr>
    </w:p>
    <w:p w:rsidR="00497B1D" w:rsidRDefault="00497B1D" w:rsidP="004C2040">
      <w:pPr>
        <w:pStyle w:val="CommentText"/>
      </w:pPr>
      <w:r>
        <w:t>Having all of this sets you up for the discussion where you are discussing your results and describing where the strengths/weaknesses of this type of data lie.</w:t>
      </w:r>
    </w:p>
    <w:p w:rsidR="00497B1D" w:rsidRDefault="00497B1D" w:rsidP="004C2040">
      <w:pPr>
        <w:pStyle w:val="CommentText"/>
      </w:pPr>
    </w:p>
    <w:p w:rsidR="00497B1D" w:rsidRDefault="00497B1D" w:rsidP="004C2040">
      <w:pPr>
        <w:pStyle w:val="CommentText"/>
      </w:pPr>
      <w:r>
        <w:t xml:space="preserve">Also compare the proportions lost/gained with other studies that have used primer ID. </w:t>
      </w:r>
    </w:p>
  </w:comment>
  <w:comment w:id="44" w:author="Simon Travers" w:date="2013-10-10T17:25:00Z" w:initials="OU">
    <w:p w:rsidR="00497B1D" w:rsidRDefault="00497B1D">
      <w:pPr>
        <w:pStyle w:val="CommentText"/>
      </w:pPr>
      <w:r>
        <w:rPr>
          <w:rStyle w:val="CommentReference"/>
        </w:rPr>
        <w:annotationRef/>
      </w:r>
      <w:r>
        <w:t>Why is this figure all the way down here when what it shows is described a good few pages earlier</w:t>
      </w:r>
      <w:proofErr w:type="gramStart"/>
      <w:r>
        <w:t>?!</w:t>
      </w:r>
      <w:proofErr w:type="gramEnd"/>
    </w:p>
  </w:comment>
  <w:comment w:id="45" w:author="Simon Travers" w:date="2013-10-10T17:25:00Z" w:initials="OU">
    <w:p w:rsidR="00497B1D" w:rsidRDefault="00497B1D">
      <w:pPr>
        <w:pStyle w:val="CommentText"/>
      </w:pPr>
      <w:r>
        <w:rPr>
          <w:rStyle w:val="CommentReference"/>
        </w:rPr>
        <w:annotationRef/>
      </w:r>
      <w:r>
        <w:t>Discussion…describing a weakness of primer ID</w:t>
      </w:r>
      <w:bookmarkStart w:id="46" w:name="_GoBack"/>
      <w:bookmarkEnd w:id="46"/>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EE0186"/>
    <w:rsid w:val="00005142"/>
    <w:rsid w:val="0001738C"/>
    <w:rsid w:val="000212FD"/>
    <w:rsid w:val="00022BA4"/>
    <w:rsid w:val="00032C95"/>
    <w:rsid w:val="0004746F"/>
    <w:rsid w:val="00050D6E"/>
    <w:rsid w:val="00063338"/>
    <w:rsid w:val="00075D60"/>
    <w:rsid w:val="000778C3"/>
    <w:rsid w:val="000816B7"/>
    <w:rsid w:val="00081EB7"/>
    <w:rsid w:val="000974A4"/>
    <w:rsid w:val="000A1E1E"/>
    <w:rsid w:val="000B3021"/>
    <w:rsid w:val="000B5075"/>
    <w:rsid w:val="000C0480"/>
    <w:rsid w:val="000D37E6"/>
    <w:rsid w:val="000D5872"/>
    <w:rsid w:val="000D7BF3"/>
    <w:rsid w:val="000F1E45"/>
    <w:rsid w:val="00114131"/>
    <w:rsid w:val="00125E9B"/>
    <w:rsid w:val="00130BE7"/>
    <w:rsid w:val="001350EC"/>
    <w:rsid w:val="001417F8"/>
    <w:rsid w:val="00163FDA"/>
    <w:rsid w:val="00193415"/>
    <w:rsid w:val="00194A9C"/>
    <w:rsid w:val="001A2085"/>
    <w:rsid w:val="001A20B3"/>
    <w:rsid w:val="001B6E35"/>
    <w:rsid w:val="001E1CBA"/>
    <w:rsid w:val="0020132A"/>
    <w:rsid w:val="00206D19"/>
    <w:rsid w:val="00223DD5"/>
    <w:rsid w:val="002711FB"/>
    <w:rsid w:val="00273331"/>
    <w:rsid w:val="00282529"/>
    <w:rsid w:val="00284966"/>
    <w:rsid w:val="002A18C8"/>
    <w:rsid w:val="002A2C76"/>
    <w:rsid w:val="002A41E3"/>
    <w:rsid w:val="002B6788"/>
    <w:rsid w:val="002C5A4E"/>
    <w:rsid w:val="002C60D1"/>
    <w:rsid w:val="002E4AAB"/>
    <w:rsid w:val="003262F6"/>
    <w:rsid w:val="0033656D"/>
    <w:rsid w:val="00350D1A"/>
    <w:rsid w:val="003521C9"/>
    <w:rsid w:val="00353669"/>
    <w:rsid w:val="00363BE8"/>
    <w:rsid w:val="00370DD9"/>
    <w:rsid w:val="00371E81"/>
    <w:rsid w:val="00373E3F"/>
    <w:rsid w:val="00374180"/>
    <w:rsid w:val="00377E19"/>
    <w:rsid w:val="0038025F"/>
    <w:rsid w:val="0038241F"/>
    <w:rsid w:val="003A3DC8"/>
    <w:rsid w:val="003A6071"/>
    <w:rsid w:val="003A64A7"/>
    <w:rsid w:val="003B45FD"/>
    <w:rsid w:val="003B5E22"/>
    <w:rsid w:val="003C141F"/>
    <w:rsid w:val="003D5F8F"/>
    <w:rsid w:val="003E60AC"/>
    <w:rsid w:val="003E72E2"/>
    <w:rsid w:val="003F0DD6"/>
    <w:rsid w:val="003F344E"/>
    <w:rsid w:val="003F5213"/>
    <w:rsid w:val="003F5425"/>
    <w:rsid w:val="00407BD3"/>
    <w:rsid w:val="00407C7A"/>
    <w:rsid w:val="004122CC"/>
    <w:rsid w:val="004205BA"/>
    <w:rsid w:val="00425D1C"/>
    <w:rsid w:val="00445626"/>
    <w:rsid w:val="00447F12"/>
    <w:rsid w:val="004511F1"/>
    <w:rsid w:val="00461731"/>
    <w:rsid w:val="004623A6"/>
    <w:rsid w:val="00463992"/>
    <w:rsid w:val="004660C4"/>
    <w:rsid w:val="0047019A"/>
    <w:rsid w:val="004724A4"/>
    <w:rsid w:val="004814F2"/>
    <w:rsid w:val="00494137"/>
    <w:rsid w:val="00497B1D"/>
    <w:rsid w:val="004B76EC"/>
    <w:rsid w:val="004C2040"/>
    <w:rsid w:val="004D477B"/>
    <w:rsid w:val="004F0388"/>
    <w:rsid w:val="004F66A7"/>
    <w:rsid w:val="00500E93"/>
    <w:rsid w:val="00504678"/>
    <w:rsid w:val="00506C5A"/>
    <w:rsid w:val="00510BD7"/>
    <w:rsid w:val="00513560"/>
    <w:rsid w:val="005319B0"/>
    <w:rsid w:val="0053206E"/>
    <w:rsid w:val="00537287"/>
    <w:rsid w:val="005402E1"/>
    <w:rsid w:val="00546181"/>
    <w:rsid w:val="00574280"/>
    <w:rsid w:val="005805BF"/>
    <w:rsid w:val="00584850"/>
    <w:rsid w:val="005862AD"/>
    <w:rsid w:val="005A24FB"/>
    <w:rsid w:val="005B4106"/>
    <w:rsid w:val="005B4F31"/>
    <w:rsid w:val="005D0808"/>
    <w:rsid w:val="005D31D9"/>
    <w:rsid w:val="005D49FF"/>
    <w:rsid w:val="005D7A96"/>
    <w:rsid w:val="005E21D4"/>
    <w:rsid w:val="005E5175"/>
    <w:rsid w:val="005F7C60"/>
    <w:rsid w:val="00604C4F"/>
    <w:rsid w:val="00607C5C"/>
    <w:rsid w:val="0061403C"/>
    <w:rsid w:val="0062151E"/>
    <w:rsid w:val="00642E49"/>
    <w:rsid w:val="00646304"/>
    <w:rsid w:val="00655FE8"/>
    <w:rsid w:val="006777F1"/>
    <w:rsid w:val="0068266E"/>
    <w:rsid w:val="00684352"/>
    <w:rsid w:val="006868D4"/>
    <w:rsid w:val="006921AA"/>
    <w:rsid w:val="006A24D2"/>
    <w:rsid w:val="006B5A8D"/>
    <w:rsid w:val="006C228A"/>
    <w:rsid w:val="006C2780"/>
    <w:rsid w:val="006E03FF"/>
    <w:rsid w:val="006E32E2"/>
    <w:rsid w:val="006E4A24"/>
    <w:rsid w:val="006E7848"/>
    <w:rsid w:val="006F3106"/>
    <w:rsid w:val="006F5340"/>
    <w:rsid w:val="00701405"/>
    <w:rsid w:val="007065B8"/>
    <w:rsid w:val="007066DE"/>
    <w:rsid w:val="007135BF"/>
    <w:rsid w:val="00714B66"/>
    <w:rsid w:val="0071791C"/>
    <w:rsid w:val="00722D2E"/>
    <w:rsid w:val="00723DAA"/>
    <w:rsid w:val="00723FBE"/>
    <w:rsid w:val="007319DA"/>
    <w:rsid w:val="0074286D"/>
    <w:rsid w:val="0074699B"/>
    <w:rsid w:val="00782BCC"/>
    <w:rsid w:val="0079006D"/>
    <w:rsid w:val="00790419"/>
    <w:rsid w:val="00791E75"/>
    <w:rsid w:val="00796464"/>
    <w:rsid w:val="007B1A62"/>
    <w:rsid w:val="007B3A16"/>
    <w:rsid w:val="007B494E"/>
    <w:rsid w:val="007C0B4B"/>
    <w:rsid w:val="007C6177"/>
    <w:rsid w:val="007D2694"/>
    <w:rsid w:val="007D3C94"/>
    <w:rsid w:val="007E5492"/>
    <w:rsid w:val="007E550D"/>
    <w:rsid w:val="007F0697"/>
    <w:rsid w:val="00800300"/>
    <w:rsid w:val="0080539A"/>
    <w:rsid w:val="008116A7"/>
    <w:rsid w:val="00840910"/>
    <w:rsid w:val="00843008"/>
    <w:rsid w:val="0085328A"/>
    <w:rsid w:val="00860CA7"/>
    <w:rsid w:val="00861EE6"/>
    <w:rsid w:val="00863FA2"/>
    <w:rsid w:val="00865684"/>
    <w:rsid w:val="00872DF3"/>
    <w:rsid w:val="0087414C"/>
    <w:rsid w:val="008775B4"/>
    <w:rsid w:val="00882ABB"/>
    <w:rsid w:val="00886216"/>
    <w:rsid w:val="008B20DD"/>
    <w:rsid w:val="008B7AD3"/>
    <w:rsid w:val="008D44BB"/>
    <w:rsid w:val="008E1B0B"/>
    <w:rsid w:val="008E31A6"/>
    <w:rsid w:val="008E6AC6"/>
    <w:rsid w:val="008F527D"/>
    <w:rsid w:val="009157B7"/>
    <w:rsid w:val="00925624"/>
    <w:rsid w:val="0093218B"/>
    <w:rsid w:val="0093352C"/>
    <w:rsid w:val="009757EA"/>
    <w:rsid w:val="00977656"/>
    <w:rsid w:val="009801D4"/>
    <w:rsid w:val="00982D15"/>
    <w:rsid w:val="00992DDD"/>
    <w:rsid w:val="009C1720"/>
    <w:rsid w:val="009C5C58"/>
    <w:rsid w:val="009D00EF"/>
    <w:rsid w:val="009D7491"/>
    <w:rsid w:val="009E3D00"/>
    <w:rsid w:val="009E428F"/>
    <w:rsid w:val="009E6F17"/>
    <w:rsid w:val="00A056F2"/>
    <w:rsid w:val="00A06A0B"/>
    <w:rsid w:val="00A21D20"/>
    <w:rsid w:val="00A515A3"/>
    <w:rsid w:val="00A522DC"/>
    <w:rsid w:val="00A622EA"/>
    <w:rsid w:val="00A727E2"/>
    <w:rsid w:val="00A81CB0"/>
    <w:rsid w:val="00A85257"/>
    <w:rsid w:val="00A85A36"/>
    <w:rsid w:val="00A965AD"/>
    <w:rsid w:val="00A96CD9"/>
    <w:rsid w:val="00AA543A"/>
    <w:rsid w:val="00AC043D"/>
    <w:rsid w:val="00AC7001"/>
    <w:rsid w:val="00AE5CB1"/>
    <w:rsid w:val="00AF42E4"/>
    <w:rsid w:val="00AF5C8E"/>
    <w:rsid w:val="00B54C36"/>
    <w:rsid w:val="00B63CED"/>
    <w:rsid w:val="00B82269"/>
    <w:rsid w:val="00BA7544"/>
    <w:rsid w:val="00BD7865"/>
    <w:rsid w:val="00BF2DF5"/>
    <w:rsid w:val="00C21E7A"/>
    <w:rsid w:val="00C43531"/>
    <w:rsid w:val="00C608A2"/>
    <w:rsid w:val="00C737EC"/>
    <w:rsid w:val="00C83FF4"/>
    <w:rsid w:val="00C90822"/>
    <w:rsid w:val="00C96A3A"/>
    <w:rsid w:val="00CC304D"/>
    <w:rsid w:val="00CD6729"/>
    <w:rsid w:val="00CF3AF5"/>
    <w:rsid w:val="00D01E65"/>
    <w:rsid w:val="00D13B90"/>
    <w:rsid w:val="00D248FA"/>
    <w:rsid w:val="00D25377"/>
    <w:rsid w:val="00D26AC6"/>
    <w:rsid w:val="00D45C7E"/>
    <w:rsid w:val="00D63415"/>
    <w:rsid w:val="00D97613"/>
    <w:rsid w:val="00DA4C8D"/>
    <w:rsid w:val="00DA7DAD"/>
    <w:rsid w:val="00DB5175"/>
    <w:rsid w:val="00DC0552"/>
    <w:rsid w:val="00DC29E1"/>
    <w:rsid w:val="00DD26C7"/>
    <w:rsid w:val="00DE3E32"/>
    <w:rsid w:val="00DE48E7"/>
    <w:rsid w:val="00DF1B4B"/>
    <w:rsid w:val="00E15840"/>
    <w:rsid w:val="00E32407"/>
    <w:rsid w:val="00E54D7E"/>
    <w:rsid w:val="00E5745D"/>
    <w:rsid w:val="00E80581"/>
    <w:rsid w:val="00E85355"/>
    <w:rsid w:val="00E853F4"/>
    <w:rsid w:val="00E9511A"/>
    <w:rsid w:val="00EA2B51"/>
    <w:rsid w:val="00EC3101"/>
    <w:rsid w:val="00EC60E5"/>
    <w:rsid w:val="00EE0186"/>
    <w:rsid w:val="00EE0503"/>
    <w:rsid w:val="00EE1525"/>
    <w:rsid w:val="00EF4E1E"/>
    <w:rsid w:val="00F056BD"/>
    <w:rsid w:val="00F32DAC"/>
    <w:rsid w:val="00F57059"/>
    <w:rsid w:val="00F57E28"/>
    <w:rsid w:val="00F63590"/>
    <w:rsid w:val="00F65056"/>
    <w:rsid w:val="00F67469"/>
    <w:rsid w:val="00F81A1F"/>
    <w:rsid w:val="00F829CB"/>
    <w:rsid w:val="00FA3514"/>
    <w:rsid w:val="00FB1DC9"/>
    <w:rsid w:val="00FD32CF"/>
    <w:rsid w:val="00FE00D3"/>
    <w:rsid w:val="00FE31F7"/>
    <w:rsid w:val="00FE6D4A"/>
    <w:rsid w:val="00FF425F"/>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865684"/>
  </w:style>
  <w:style w:type="paragraph" w:styleId="Heading1">
    <w:name w:val="heading 1"/>
    <w:basedOn w:val="Normal"/>
    <w:next w:val="Normal"/>
    <w:link w:val="Heading1Char"/>
    <w:uiPriority w:val="9"/>
    <w:qFormat/>
    <w:rsid w:val="00EE01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E01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F66A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EE018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E018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4F66A7"/>
    <w:rPr>
      <w:rFonts w:asciiTheme="majorHAnsi" w:eastAsiaTheme="majorEastAsia" w:hAnsiTheme="majorHAnsi" w:cstheme="majorBidi"/>
      <w:b/>
      <w:bCs/>
      <w:color w:val="4F81BD" w:themeColor="accent1"/>
    </w:rPr>
  </w:style>
  <w:style w:type="table" w:styleId="TableGrid">
    <w:name w:val="Table Grid"/>
    <w:basedOn w:val="TableNormal"/>
    <w:rsid w:val="000F1E4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4724A4"/>
    <w:rPr>
      <w:rFonts w:ascii="Lucida Grande" w:hAnsi="Lucida Grande" w:cs="Lucida Grande"/>
      <w:sz w:val="18"/>
      <w:szCs w:val="18"/>
    </w:rPr>
  </w:style>
  <w:style w:type="character" w:customStyle="1" w:styleId="BalloonTextChar">
    <w:name w:val="Balloon Text Char"/>
    <w:basedOn w:val="DefaultParagraphFont"/>
    <w:link w:val="BalloonText"/>
    <w:rsid w:val="004724A4"/>
    <w:rPr>
      <w:rFonts w:ascii="Lucida Grande" w:hAnsi="Lucida Grande" w:cs="Lucida Grande"/>
      <w:sz w:val="18"/>
      <w:szCs w:val="18"/>
    </w:rPr>
  </w:style>
  <w:style w:type="character" w:styleId="CommentReference">
    <w:name w:val="annotation reference"/>
    <w:basedOn w:val="DefaultParagraphFont"/>
    <w:rsid w:val="00A06A0B"/>
    <w:rPr>
      <w:sz w:val="18"/>
      <w:szCs w:val="18"/>
    </w:rPr>
  </w:style>
  <w:style w:type="paragraph" w:styleId="CommentText">
    <w:name w:val="annotation text"/>
    <w:basedOn w:val="Normal"/>
    <w:link w:val="CommentTextChar"/>
    <w:rsid w:val="00A06A0B"/>
  </w:style>
  <w:style w:type="character" w:customStyle="1" w:styleId="CommentTextChar">
    <w:name w:val="Comment Text Char"/>
    <w:basedOn w:val="DefaultParagraphFont"/>
    <w:link w:val="CommentText"/>
    <w:rsid w:val="00A06A0B"/>
  </w:style>
  <w:style w:type="paragraph" w:styleId="CommentSubject">
    <w:name w:val="annotation subject"/>
    <w:basedOn w:val="CommentText"/>
    <w:next w:val="CommentText"/>
    <w:link w:val="CommentSubjectChar"/>
    <w:rsid w:val="00A06A0B"/>
    <w:rPr>
      <w:b/>
      <w:bCs/>
      <w:sz w:val="20"/>
      <w:szCs w:val="20"/>
    </w:rPr>
  </w:style>
  <w:style w:type="character" w:customStyle="1" w:styleId="CommentSubjectChar">
    <w:name w:val="Comment Subject Char"/>
    <w:basedOn w:val="CommentTextChar"/>
    <w:link w:val="CommentSubject"/>
    <w:rsid w:val="00A06A0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EE01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E01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F66A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18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E018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4F66A7"/>
    <w:rPr>
      <w:rFonts w:asciiTheme="majorHAnsi" w:eastAsiaTheme="majorEastAsia" w:hAnsiTheme="majorHAnsi" w:cstheme="majorBidi"/>
      <w:b/>
      <w:bCs/>
      <w:color w:val="4F81BD" w:themeColor="accent1"/>
    </w:rPr>
  </w:style>
  <w:style w:type="table" w:styleId="TableGrid">
    <w:name w:val="Table Grid"/>
    <w:basedOn w:val="TableNormal"/>
    <w:rsid w:val="000F1E4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4724A4"/>
    <w:rPr>
      <w:rFonts w:ascii="Lucida Grande" w:hAnsi="Lucida Grande" w:cs="Lucida Grande"/>
      <w:sz w:val="18"/>
      <w:szCs w:val="18"/>
    </w:rPr>
  </w:style>
  <w:style w:type="character" w:customStyle="1" w:styleId="BalloonTextChar">
    <w:name w:val="Balloon Text Char"/>
    <w:basedOn w:val="DefaultParagraphFont"/>
    <w:link w:val="BalloonText"/>
    <w:rsid w:val="004724A4"/>
    <w:rPr>
      <w:rFonts w:ascii="Lucida Grande" w:hAnsi="Lucida Grande" w:cs="Lucida Grande"/>
      <w:sz w:val="18"/>
      <w:szCs w:val="18"/>
    </w:rPr>
  </w:style>
  <w:style w:type="character" w:styleId="CommentReference">
    <w:name w:val="annotation reference"/>
    <w:basedOn w:val="DefaultParagraphFont"/>
    <w:rsid w:val="00A06A0B"/>
    <w:rPr>
      <w:sz w:val="18"/>
      <w:szCs w:val="18"/>
    </w:rPr>
  </w:style>
  <w:style w:type="paragraph" w:styleId="CommentText">
    <w:name w:val="annotation text"/>
    <w:basedOn w:val="Normal"/>
    <w:link w:val="CommentTextChar"/>
    <w:rsid w:val="00A06A0B"/>
  </w:style>
  <w:style w:type="character" w:customStyle="1" w:styleId="CommentTextChar">
    <w:name w:val="Comment Text Char"/>
    <w:basedOn w:val="DefaultParagraphFont"/>
    <w:link w:val="CommentText"/>
    <w:rsid w:val="00A06A0B"/>
  </w:style>
  <w:style w:type="paragraph" w:styleId="CommentSubject">
    <w:name w:val="annotation subject"/>
    <w:basedOn w:val="CommentText"/>
    <w:next w:val="CommentText"/>
    <w:link w:val="CommentSubjectChar"/>
    <w:rsid w:val="00A06A0B"/>
    <w:rPr>
      <w:b/>
      <w:bCs/>
      <w:sz w:val="20"/>
      <w:szCs w:val="20"/>
    </w:rPr>
  </w:style>
  <w:style w:type="character" w:customStyle="1" w:styleId="CommentSubjectChar">
    <w:name w:val="Comment Subject Char"/>
    <w:basedOn w:val="CommentTextChar"/>
    <w:link w:val="CommentSubject"/>
    <w:rsid w:val="00A06A0B"/>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15</Pages>
  <Words>5831</Words>
  <Characters>33237</Characters>
  <Application>Microsoft Macintosh Word</Application>
  <DocSecurity>0</DocSecurity>
  <Lines>276</Lines>
  <Paragraphs>66</Paragraphs>
  <ScaleCrop>false</ScaleCrop>
  <Company>SANBI</Company>
  <LinksUpToDate>false</LinksUpToDate>
  <CharactersWithSpaces>408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2</cp:revision>
  <dcterms:created xsi:type="dcterms:W3CDTF">2013-10-10T06:30:00Z</dcterms:created>
  <dcterms:modified xsi:type="dcterms:W3CDTF">2013-10-10T15:25:00Z</dcterms:modified>
</cp:coreProperties>
</file>